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D39F7" w:rsidRDefault="00FD39F7" w:rsidP="00FD39F7">
      <w:pPr>
        <w:pStyle w:val="Heading1"/>
      </w:pPr>
      <w:r>
        <w:t>Recommendation Engines for Music Services</w:t>
      </w:r>
    </w:p>
    <w:p w:rsidR="00CA4FFC" w:rsidRDefault="00CA4FFC" w:rsidP="00CA4FFC">
      <w:pPr>
        <w:pStyle w:val="Heading4"/>
      </w:pPr>
      <w:r>
        <w:t xml:space="preserve">Peter </w:t>
      </w:r>
      <w:proofErr w:type="spellStart"/>
      <w:r>
        <w:t>Klipfel</w:t>
      </w:r>
      <w:proofErr w:type="spellEnd"/>
    </w:p>
    <w:p w:rsidR="003E7788" w:rsidRDefault="003E7788" w:rsidP="003E7788"/>
    <w:p w:rsidR="003E7788" w:rsidRPr="003E7788" w:rsidRDefault="003E7788" w:rsidP="003E7788"/>
    <w:p w:rsidR="0001105C" w:rsidRDefault="0001105C" w:rsidP="00030150">
      <w:pPr>
        <w:pStyle w:val="Heading2"/>
      </w:pPr>
      <w:r>
        <w:t>Abstract</w:t>
      </w:r>
    </w:p>
    <w:p w:rsidR="00B42A9F" w:rsidRPr="00B42A9F" w:rsidRDefault="00B42A9F" w:rsidP="00B42A9F">
      <w:r>
        <w:t xml:space="preserve">The rise of music streaming services in recent years has seen an arms race by companies to produce high quality recommendations to users.  The two most common approaches for implementing recommendation engines are content based filtering and collaborative filtering.  These two techniques can utilize similar algorithms, but are different in the way that they classify similar content.  Pandora, </w:t>
      </w:r>
      <w:proofErr w:type="spellStart"/>
      <w:r>
        <w:t>Echonest</w:t>
      </w:r>
      <w:proofErr w:type="spellEnd"/>
      <w:r>
        <w:t xml:space="preserve">, and </w:t>
      </w:r>
      <w:proofErr w:type="spellStart"/>
      <w:r>
        <w:t>Spotify</w:t>
      </w:r>
      <w:proofErr w:type="spellEnd"/>
      <w:r>
        <w:t xml:space="preserve"> offer a good spectrum to analyze the different approaches with.  </w:t>
      </w:r>
      <w:proofErr w:type="spellStart"/>
      <w:r>
        <w:t>Spotify</w:t>
      </w:r>
      <w:proofErr w:type="spellEnd"/>
      <w:r>
        <w:t xml:space="preserve"> uses the most diverse set of techniques for recommendations, and </w:t>
      </w:r>
      <w:proofErr w:type="spellStart"/>
      <w:r>
        <w:t>Echonest</w:t>
      </w:r>
      <w:proofErr w:type="spellEnd"/>
      <w:r>
        <w:t xml:space="preserve"> is the most constrained in what it can do.</w:t>
      </w:r>
    </w:p>
    <w:p w:rsidR="00B42A9F" w:rsidRDefault="00B42A9F" w:rsidP="00B42A9F">
      <w:pPr>
        <w:pStyle w:val="Heading2"/>
      </w:pPr>
      <w:r>
        <w:t>Introduction</w:t>
      </w:r>
    </w:p>
    <w:p w:rsidR="00B42A9F" w:rsidRDefault="0001105C" w:rsidP="002D4FEA">
      <w:r>
        <w:t xml:space="preserve">Proliferation of data across the internet has pushed us into a new era of machine intelligence.  The systems that we design have to leverage facts to come to a reasonable conclusion.  </w:t>
      </w:r>
      <w:r w:rsidR="00B42A9F">
        <w:t xml:space="preserve">Facts, here, are data points that are absolutely true.  For example, when capturing click data, it is absolutely true that a user clicked a button.  </w:t>
      </w:r>
      <w:r>
        <w:t xml:space="preserve">This area is often referred to as “Big Data”.  The techniques for dealing with trillions of data points vary based on problem domain.  </w:t>
      </w:r>
      <w:r w:rsidR="00FB0B85">
        <w:t>This paper focusses</w:t>
      </w:r>
      <w:r>
        <w:t xml:space="preserve"> on recommendation systems in music services.  </w:t>
      </w:r>
    </w:p>
    <w:p w:rsidR="00CA4FFC" w:rsidRDefault="00FB0B85" w:rsidP="002D4FEA">
      <w:r>
        <w:t>There are many methods for recommending music, but it is most likely that a given music service uses a hybrid method.  The commentary on music streaming services in this paper is mostly speculative, as the recommendation systems that are used are</w:t>
      </w:r>
      <w:r w:rsidR="00534A57">
        <w:t xml:space="preserve"> proprietary.  </w:t>
      </w:r>
      <w:r w:rsidR="00B42A9F">
        <w:t xml:space="preserve">However, the information that is not cited is from my conversations with employees at that company.  </w:t>
      </w:r>
      <w:r w:rsidR="00534A57">
        <w:t xml:space="preserve">The most common approach to recommendation engines is collaborative filtering, and because streaming services are listener-centric, collaborative filtering is the most common recommendation algorithm.  Collaborative filtering has many variants and subsets that are </w:t>
      </w:r>
      <w:r w:rsidR="008D6315">
        <w:t>beyond the scope of this paper</w:t>
      </w:r>
      <w:r w:rsidR="00534A57">
        <w:t>.</w:t>
      </w:r>
    </w:p>
    <w:p w:rsidR="004662EF" w:rsidRPr="004662EF" w:rsidRDefault="004662EF" w:rsidP="00030150">
      <w:pPr>
        <w:pStyle w:val="Heading2"/>
      </w:pPr>
      <w:r w:rsidRPr="004662EF">
        <w:t>Methods</w:t>
      </w:r>
    </w:p>
    <w:p w:rsidR="00BF227B" w:rsidRDefault="00540699">
      <w:r>
        <w:t>Of the numerous techniques used for recommending music, collaborative filtering is the most popular</w:t>
      </w:r>
      <w:r w:rsidR="0097191A">
        <w:t xml:space="preserve"> and successful technique</w:t>
      </w:r>
      <w:r w:rsidR="00E1304F">
        <w:t xml:space="preserve"> </w:t>
      </w:r>
      <w:r w:rsidR="000E590F">
        <w:t xml:space="preserve"> </w:t>
      </w:r>
      <w:r w:rsidR="000E590F">
        <w:fldChar w:fldCharType="begin"/>
      </w:r>
      <w:r w:rsidR="000E590F">
        <w:instrText xml:space="preserve"> ADDIN ZOTERO_ITEM CSL_CITATION {"citationID":"urfsn0h1t","properties":{"formattedCitation":"[1]","plainCitation":"[1]"},"citationItems":[{"id":3,"uris":["http://zotero.org/users/1641183/items/EKRQIVE8"],"uri":["http://zotero.org/users/1641183/items/EKRQIVE8"],"itemData":{"id":3,"type":"article-journal","title":"Collaborative filtering with ordinal scale-based implicit ratings for mobile music recommendations","container-title":"Information Sciences","page":"2142-2155","volume":"180","issue":"11","source":"ScienceDirect","abstract":"Collaborative filtering (CF)-based recommender systems represent a promising solution for the rapidly growing mobile music market. However, in the mobile Web environment, a traditional CF system that uses explicit ratings to collect user preferences has a limitation: mobile customers find it difficult to rate their tastes directly because of poor interfaces and high telecommunication costs. Implicit ratings are more desirable for the mobile Web, but commonly used cardinal (interval, ratio) scales for representing preferences are also unsatisfactory because they may increase estimation errors. In this paper, we propose a CF-based recommendation methodology based on both implicit ratings and less ambitious ordinal scales. A mobile Web usage mining (mWUM) technique is suggested as an implicit rating approach, and a specific consensus model typically used in multi-criteria decision-making (MCDM) is employed to generate an ordinal scale-based customer profile. An experiment with the participation of real mobile Web customers shows that the proposed methodology provides better performance than existing CF algorithms in the mobile Web environment.","DOI":"10.1016/j.ins.2010.02.004","ISSN":"0020-0255","journalAbbreviation":"Information Sciences","author":[{"family":"Lee","given":"Seok Kee"},{"family":"Cho","given":"Yoon Ho"},{"family":"Kim","given":"Soung Hie"}],"issued":{"date-parts":[["2010",6,1]]},"accessed":{"date-parts":[["2013",10,20]]}}}],"schema":"https://github.com/citation-style-language/schema/raw/master/csl-citation.json"} </w:instrText>
      </w:r>
      <w:r w:rsidR="000E590F">
        <w:fldChar w:fldCharType="separate"/>
      </w:r>
      <w:r w:rsidR="000E590F" w:rsidRPr="000E590F">
        <w:rPr>
          <w:rFonts w:ascii="Calibri" w:hAnsi="Calibri"/>
        </w:rPr>
        <w:t>[1]</w:t>
      </w:r>
      <w:r w:rsidR="000E590F">
        <w:fldChar w:fldCharType="end"/>
      </w:r>
      <w:r w:rsidR="0097191A">
        <w:t xml:space="preserve">.  Collaborative filtering comes in two flavors: memory based and model based.  It is also possible to combine the two collaborative filtering techniques to create a </w:t>
      </w:r>
      <w:r w:rsidR="00030150">
        <w:t xml:space="preserve">hybrid technique.  Because neither technique is absolutely better than the other, </w:t>
      </w:r>
      <w:r w:rsidR="006276C5">
        <w:t xml:space="preserve">it often makes the most sense to use a hybrid system.  The other way that </w:t>
      </w:r>
      <w:r w:rsidR="00381099">
        <w:t xml:space="preserve">services make </w:t>
      </w:r>
      <w:r w:rsidR="006276C5">
        <w:t xml:space="preserve">recommendations is </w:t>
      </w:r>
      <w:r w:rsidR="00381099">
        <w:t xml:space="preserve">via </w:t>
      </w:r>
      <w:r w:rsidR="006276C5">
        <w:t xml:space="preserve">content based filtering.  </w:t>
      </w:r>
      <w:r w:rsidR="00381099">
        <w:t>In contrast to collaborative filtering, content based filtering uses similarity between items for recommendations</w:t>
      </w:r>
      <w:r w:rsidR="000E590F">
        <w:t xml:space="preserve"> </w:t>
      </w:r>
      <w:r w:rsidR="000E590F">
        <w:fldChar w:fldCharType="begin"/>
      </w:r>
      <w:r w:rsidR="000E590F">
        <w:instrText xml:space="preserve"> ADDIN ZOTERO_ITEM CSL_CITATION {"citationID":"1foi8jrpee","properties":{"formattedCitation":"[2]","plainCitation":"[2]"},"citationItems":[{"id":14,"uris":["http://zotero.org/users/1641183/items/B7TPZC5E"],"uri":["http://zotero.org/users/1641183/items/B7TPZC5E"],"itemData":{"id":14,"type":"paper-conference","title":"Algorithms for Efficient Collaborative Filtering","container-title":"Efficiency Issues in Information Retrieval Workshop","page":"17","source":"Google Scholar","URL":"http://irlab.dc.fi.udc.es/ecir/cacheda.pdf","author":[{"family":"Formoso","given":"Vreixo"},{"family":"Cacheda","given":"Fidel"},{"family":"Carneiro","given":"Víctor"}],"accessed":{"date-parts":[["2013",10,20]]}}}],"schema":"https://github.com/citation-style-language/schema/raw/master/csl-citation.json"} </w:instrText>
      </w:r>
      <w:r w:rsidR="000E590F">
        <w:fldChar w:fldCharType="separate"/>
      </w:r>
      <w:r w:rsidR="000E590F" w:rsidRPr="000E590F">
        <w:rPr>
          <w:rFonts w:ascii="Calibri" w:hAnsi="Calibri"/>
        </w:rPr>
        <w:t>[2]</w:t>
      </w:r>
      <w:r w:rsidR="000E590F">
        <w:fldChar w:fldCharType="end"/>
      </w:r>
      <w:r w:rsidR="00381099">
        <w:t xml:space="preserve">.  That is, </w:t>
      </w:r>
      <w:r w:rsidR="00BF227B">
        <w:t xml:space="preserve">content based filtering recommends </w:t>
      </w:r>
      <w:r w:rsidR="000E590F">
        <w:t xml:space="preserve">content that is quantitatively similar to content </w:t>
      </w:r>
      <w:r w:rsidR="00BF227B">
        <w:t xml:space="preserve">that the user has already shown </w:t>
      </w:r>
      <w:r w:rsidR="000E590F">
        <w:t>interest in.</w:t>
      </w:r>
    </w:p>
    <w:p w:rsidR="008E3474" w:rsidRDefault="008E3474" w:rsidP="008E3474">
      <w:pPr>
        <w:pStyle w:val="Heading3"/>
      </w:pPr>
      <w:r>
        <w:lastRenderedPageBreak/>
        <w:t>Algorithms</w:t>
      </w:r>
    </w:p>
    <w:p w:rsidR="008E3474" w:rsidRPr="008E3474" w:rsidRDefault="008E3474" w:rsidP="008E3474">
      <w:r>
        <w:t>The algorithms used in recommendation engines can usually be used for both collaborative filtering and content based filtering because the algorithms are just doing classification.  The classifications are then applied in different ways.  Classification algorithms are not new to the field of computer science, but they have gained increasing importance and relevance with the rise of</w:t>
      </w:r>
      <w:r w:rsidR="007A6E06">
        <w:t xml:space="preserve"> data driven services</w:t>
      </w:r>
      <w:r>
        <w:t>.  Because we are presented with so much data, it is important to have some kind of automated filtering for it.</w:t>
      </w:r>
    </w:p>
    <w:p w:rsidR="00863E09" w:rsidRPr="00863E09" w:rsidRDefault="008E3474" w:rsidP="008E3474">
      <w:r>
        <w:t>The k Nearest Neighbor</w:t>
      </w:r>
      <w:r w:rsidR="00863E09">
        <w:t xml:space="preserve"> (</w:t>
      </w:r>
      <w:proofErr w:type="spellStart"/>
      <w:r w:rsidR="00863E09">
        <w:t>kNN</w:t>
      </w:r>
      <w:proofErr w:type="spellEnd"/>
      <w:r w:rsidR="00863E09">
        <w:t>)</w:t>
      </w:r>
      <w:r>
        <w:t xml:space="preserve"> algorithm was first proposed in 1967 as a general classification algorithm for large datasets.  It probabilistically determines the neighborhood that a vector belongs in by testing the neighborhoods of k of its most closely related neighborhoods </w:t>
      </w:r>
      <w:r>
        <w:fldChar w:fldCharType="begin"/>
      </w:r>
      <w:r w:rsidR="000A5C3D">
        <w:instrText xml:space="preserve"> ADDIN ZOTERO_ITEM CSL_CITATION {"citationID":"m3bc13neq","properties":{"formattedCitation":"[3]","plainCitation":"[3]"},"citationItems":[{"id":18,"uris":["http://zotero.org/users/1641183/items/FSCXH2GI"],"uri":["http://zotero.org/users/1641183/items/FSCXH2GI"],"itemData":{"id":18,"type":"article-journal","title":"Nearest neighbor pattern classification","container-title":"IEEE Transactions on Information Theory","page":"21-27","volume":"13","issue":"1","source":"IEEE Xplore","abstract":"The nearest neighbor decision rule assigns to an unclassified sample point the classification of the nearest of a set of previously classified points. This rule is independent of the underlying joint distribution on the sample points and their classifications, and hence the probability of errorRof such a rule must be at least as great as the Bayes probability of errorR^ast–the minimum probability of error over all decision rules taking underlying probability structure into account. However, in a large sample analysis, we will show in theM-category case thatR^ast leq R leq R^ast(2 –MR^ast/(M-1)), where these bounds are the tightest possible, for all suitably smooth underlying distributions. Thus for any number of categories, the probability of error of the nearest neighbor rule is bounded above by twice the Bayes probability of error. In this sense, it may be said that half the classification information in an infinite sample set is contained in the nearest neighbor.","DOI":"10.1109/TIT.1967.1053964","ISSN":"0018-9448","author":[{"family":"Cover","given":"T."},{"family":"Hart","given":"P."}],"issued":{"date-parts":[["1967"]]}}}],"schema":"https://github.com/citation-style-language/schema/raw/master/csl-citation.json"} </w:instrText>
      </w:r>
      <w:r>
        <w:fldChar w:fldCharType="separate"/>
      </w:r>
      <w:r w:rsidR="000A5C3D" w:rsidRPr="000A5C3D">
        <w:rPr>
          <w:rFonts w:ascii="Calibri" w:hAnsi="Calibri"/>
        </w:rPr>
        <w:t>[3]</w:t>
      </w:r>
      <w:r>
        <w:fldChar w:fldCharType="end"/>
      </w:r>
      <w:r>
        <w:t xml:space="preserve">.  If we choose k=1, the nearest neighbor algorithm will place a vector in the neighborhood of its closest neighbor.  </w:t>
      </w:r>
      <w:r w:rsidR="00863E09">
        <w:t xml:space="preserve">It is important to note that </w:t>
      </w:r>
      <w:proofErr w:type="spellStart"/>
      <w:r w:rsidR="00863E09">
        <w:t>kNN</w:t>
      </w:r>
      <w:proofErr w:type="spellEnd"/>
      <w:r w:rsidR="00863E09">
        <w:t xml:space="preserve"> relies on a </w:t>
      </w:r>
      <w:proofErr w:type="spellStart"/>
      <w:r w:rsidR="00863E09">
        <w:t>precomputed</w:t>
      </w:r>
      <w:proofErr w:type="spellEnd"/>
      <w:r w:rsidR="00863E09">
        <w:t xml:space="preserve"> model of the data.  This model must be updated as often as possible.  The model classifies a training set into neighborhoods.  The following classifications are made against the training set.  Classifying a vector takes </w:t>
      </w:r>
      <w:proofErr w:type="gramStart"/>
      <w:r w:rsidR="00863E09">
        <w:t>O(</w:t>
      </w:r>
      <w:proofErr w:type="spellStart"/>
      <w:proofErr w:type="gramEnd"/>
      <w:r w:rsidR="00863E09">
        <w:rPr>
          <w:i/>
        </w:rPr>
        <w:t>knd</w:t>
      </w:r>
      <w:proofErr w:type="spellEnd"/>
      <w:r w:rsidR="00863E09">
        <w:t xml:space="preserve">) time where </w:t>
      </w:r>
      <w:r w:rsidR="00863E09" w:rsidRPr="00863E09">
        <w:rPr>
          <w:i/>
        </w:rPr>
        <w:t>n</w:t>
      </w:r>
      <w:r w:rsidR="00863E09">
        <w:t xml:space="preserve"> is the number of examples and </w:t>
      </w:r>
      <w:r w:rsidR="00863E09" w:rsidRPr="00863E09">
        <w:rPr>
          <w:i/>
        </w:rPr>
        <w:t>d</w:t>
      </w:r>
      <w:r w:rsidR="00863E09">
        <w:t xml:space="preserve"> is the dimensionality of the example vectors</w:t>
      </w:r>
      <w:r w:rsidR="007F16E0">
        <w:t xml:space="preserve"> </w:t>
      </w:r>
      <w:r w:rsidR="0072383C">
        <w:fldChar w:fldCharType="begin"/>
      </w:r>
      <w:r w:rsidR="0072383C">
        <w:instrText xml:space="preserve"> ADDIN ZOTERO_TEMP</w:instrText>
      </w:r>
      <w:r w:rsidR="0072383C">
        <w:instrText xml:space="preserve"> </w:instrText>
      </w:r>
      <w:r w:rsidR="0072383C">
        <w:fldChar w:fldCharType="separate"/>
      </w:r>
      <w:r w:rsidR="007F16E0">
        <w:t>[8]</w:t>
      </w:r>
      <w:r w:rsidR="0072383C">
        <w:fldChar w:fldCharType="end"/>
      </w:r>
      <w:r w:rsidR="00863E09">
        <w:t>.  Even if we let k be 1, this problem can take a long time.</w:t>
      </w:r>
    </w:p>
    <w:p w:rsidR="00EB01E5" w:rsidRDefault="008E3474" w:rsidP="008E3474">
      <w:r>
        <w:t xml:space="preserve">If we consider the example </w:t>
      </w:r>
      <w:r w:rsidR="007A6E06">
        <w:t>of two users:</w:t>
      </w:r>
      <w:r>
        <w:t xml:space="preserve"> User A and</w:t>
      </w:r>
      <w:r w:rsidR="00863E09">
        <w:t xml:space="preserve"> User B,</w:t>
      </w:r>
      <w:r w:rsidR="007A6E06">
        <w:t xml:space="preserve"> suppose that</w:t>
      </w:r>
      <w:r w:rsidR="00863E09">
        <w:t xml:space="preserve"> the vectors that the </w:t>
      </w:r>
      <w:proofErr w:type="spellStart"/>
      <w:r w:rsidR="00863E09">
        <w:t>kN</w:t>
      </w:r>
      <w:r>
        <w:t>N</w:t>
      </w:r>
      <w:proofErr w:type="spellEnd"/>
      <w:r>
        <w:t xml:space="preserve"> algorithm would be comparing are (</w:t>
      </w:r>
      <w:r>
        <w:rPr>
          <w:i/>
        </w:rPr>
        <w:t>A B C D</w:t>
      </w:r>
      <w:r>
        <w:t>) and (</w:t>
      </w:r>
      <w:r>
        <w:rPr>
          <w:i/>
        </w:rPr>
        <w:t>A B C D E)</w:t>
      </w:r>
      <w:r>
        <w:t>.  For concreteness, we could say that (</w:t>
      </w:r>
      <w:r>
        <w:rPr>
          <w:i/>
        </w:rPr>
        <w:t>A B C D E</w:t>
      </w:r>
      <w:r>
        <w:t xml:space="preserve">) is in the </w:t>
      </w:r>
      <w:r w:rsidR="003F7891">
        <w:t xml:space="preserve">“People Who </w:t>
      </w:r>
      <w:proofErr w:type="gramStart"/>
      <w:r w:rsidR="003F7891">
        <w:t>Like</w:t>
      </w:r>
      <w:proofErr w:type="gramEnd"/>
      <w:r w:rsidR="003F7891">
        <w:t xml:space="preserve"> </w:t>
      </w:r>
      <w:r>
        <w:t>Hip Hop</w:t>
      </w:r>
      <w:r w:rsidR="003F7891">
        <w:t>”</w:t>
      </w:r>
      <w:r>
        <w:t xml:space="preserve"> neighborhood.  Then when we classify (</w:t>
      </w:r>
      <w:r>
        <w:rPr>
          <w:i/>
        </w:rPr>
        <w:t>A B C D</w:t>
      </w:r>
      <w:r>
        <w:t xml:space="preserve">) as being in the </w:t>
      </w:r>
      <w:r w:rsidR="003F7891">
        <w:t xml:space="preserve">“People Who </w:t>
      </w:r>
      <w:proofErr w:type="gramStart"/>
      <w:r w:rsidR="003F7891">
        <w:t>Like</w:t>
      </w:r>
      <w:proofErr w:type="gramEnd"/>
      <w:r w:rsidR="003F7891">
        <w:t xml:space="preserve"> </w:t>
      </w:r>
      <w:r>
        <w:t>Hip Hop</w:t>
      </w:r>
      <w:r w:rsidR="003F7891">
        <w:t>”</w:t>
      </w:r>
      <w:r>
        <w:t xml:space="preserve"> neighborhood, we can reasonably suggest elements from other vectors in the Hip Hop neighborhood.</w:t>
      </w:r>
    </w:p>
    <w:p w:rsidR="008E3474" w:rsidRDefault="00810634" w:rsidP="008E3474">
      <w:r>
        <w:t xml:space="preserve">The amounts of data that </w:t>
      </w:r>
      <w:r w:rsidR="00D20BE3">
        <w:t>large music streaming services have to</w:t>
      </w:r>
      <w:r>
        <w:t xml:space="preserve"> deal with are so large that </w:t>
      </w:r>
      <w:proofErr w:type="spellStart"/>
      <w:r>
        <w:t>kNN</w:t>
      </w:r>
      <w:proofErr w:type="spellEnd"/>
      <w:r>
        <w:t xml:space="preserve"> becomes </w:t>
      </w:r>
      <w:r w:rsidR="007A6E06">
        <w:t>unwieldy</w:t>
      </w:r>
      <w:r>
        <w:t xml:space="preserve">.  </w:t>
      </w:r>
      <w:r w:rsidR="008E3474">
        <w:t>The approximate nearest neighbor</w:t>
      </w:r>
      <w:r w:rsidR="00EB305B">
        <w:t xml:space="preserve"> (ANN)</w:t>
      </w:r>
      <w:r w:rsidR="008E3474">
        <w:t xml:space="preserve"> algorithm can be solved in O(</w:t>
      </w:r>
      <w:r w:rsidR="008E3474" w:rsidRPr="00603B0B">
        <w:rPr>
          <w:i/>
        </w:rPr>
        <w:t>n</w:t>
      </w:r>
      <w:r w:rsidR="008E3474">
        <w:t xml:space="preserve"> log </w:t>
      </w:r>
      <w:r w:rsidR="008E3474" w:rsidRPr="00603B0B">
        <w:rPr>
          <w:i/>
        </w:rPr>
        <w:t>n</w:t>
      </w:r>
      <w:r>
        <w:t xml:space="preserve">) time </w:t>
      </w:r>
      <w:r>
        <w:fldChar w:fldCharType="begin"/>
      </w:r>
      <w:r w:rsidR="000A5C3D">
        <w:instrText xml:space="preserve"> ADDIN ZOTERO_ITEM CSL_CITATION {"citationID":"1np410ta34","properties":{"formattedCitation":"[4]","plainCitation":"[4]"},"citationItems":[{"id":24,"uris":["http://zotero.org/users/1641183/items/5ECEK7VB"],"uri":["http://zotero.org/users/1641183/items/5ECEK7VB"],"itemData":{"id":24,"type":"article-journal","title":"An optimal algorithm for approximate nearest neighbor searching fixed dimensions","container-title":"J. ACM","page":"891–923","volume":"45","issue":"6","source":"ACM Digital Library","abstract":"Consider a set of S of n data points  in real d-dimensional space, Rd, where distances are measured using any Minkowski metric. In nearest neighbor searching, we preprocess S into a data structure, so that given any query point q ∈ Rd, is the closest point of S to q can be reported quickly. Given any positive real &amp;egr;, data point p is a (1 +&amp;egr;)-approximate nearest neighbor of q if its distance from q is within a factor of (1 + &amp;egr;) of the distance to the true nearest neighbor. We show that it is possible to preprocess a    set of n points in     Rd in O(dn log n) time and O(dn) space, so that given a query point  q  ∈ Rd, and &amp;egr; &gt; 0, a (1 + &amp;egr;)-approximate nearest neighbor of q can be computed in O(cd, &amp;egr; log n) time, where cd,&amp;egr;≤d  1 + 6d/e;d is a factor depending only on dimension and &amp;egr;. In general, we show that given an integer k ≥ 1, (1 + &amp;egr;)-approximations  to the  k nearest neighbors of q can  be computed in additional O(kd log n) time.","DOI":"10.1145/293347.293348","ISSN":"0004-5411","author":[{"family":"Arya","given":"Sunil"},{"family":"Mount","given":"David M."},{"family":"Netanyahu","given":"Nathan S."},{"family":"Silverman","given":"Ruth"},{"family":"Wu","given":"Angela Y."}],"issued":{"date-parts":[["1998",11]]},"accessed":{"date-parts":[["2013",10,20]]}}}],"schema":"https://github.com/citation-style-language/schema/raw/master/csl-citation.json"} </w:instrText>
      </w:r>
      <w:r>
        <w:fldChar w:fldCharType="separate"/>
      </w:r>
      <w:r w:rsidR="000A5C3D" w:rsidRPr="000A5C3D">
        <w:rPr>
          <w:rFonts w:ascii="Calibri" w:hAnsi="Calibri"/>
        </w:rPr>
        <w:t>[4]</w:t>
      </w:r>
      <w:r>
        <w:fldChar w:fldCharType="end"/>
      </w:r>
      <w:r w:rsidR="008E3474">
        <w:t>.  This is a small enough overhead that</w:t>
      </w:r>
      <w:r>
        <w:t xml:space="preserve"> analyzi</w:t>
      </w:r>
      <w:r w:rsidR="00863E09">
        <w:t>ng billions of vectors becomes a more</w:t>
      </w:r>
      <w:r>
        <w:t xml:space="preserve"> reasonable size</w:t>
      </w:r>
      <w:r w:rsidR="008E3474">
        <w:t>.</w:t>
      </w:r>
      <w:r w:rsidR="00EB305B">
        <w:t xml:space="preserve">  However, using ANN forces the user to set k=1.</w:t>
      </w:r>
    </w:p>
    <w:p w:rsidR="008E3474" w:rsidRDefault="00B12F1D" w:rsidP="008E3474">
      <w:r>
        <w:t>There are many other algorithms that can be used for classification like locality sensitive hashing</w:t>
      </w:r>
      <w:r>
        <w:fldChar w:fldCharType="begin"/>
      </w:r>
      <w:r w:rsidR="000A5C3D">
        <w:instrText xml:space="preserve"> ADDIN ZOTERO_ITEM CSL_CITATION {"citationID":"1vj14gmi3k","properties":{"formattedCitation":"[5]","plainCitation":"[5]"},"citationItems":[{"id":28,"uris":["http://zotero.org/users/1641183/items/72XCN6V8"],"uri":["http://zotero.org/users/1641183/items/72XCN6V8"],"itemData":{"id":28,"type":"article-journal","title":"Locality-Sensitive Hashing for Finding Nearest Neighbors [Lecture Notes]","container-title":"IEEE Signal Processing Magazine","page":"128-131","volume":"25","issue":"2","source":"CrossRef","DOI":"10.1109/MSP.2007.914237","ISSN":"1053-5888","author":[{"family":"Slaney","given":"M."},{"family":"Casey","given":"M."}],"issued":{"date-parts":[["2008",3]]},"accessed":{"date-parts":[["2013",10,20]]}}}],"schema":"https://github.com/citation-style-language/schema/raw/master/csl-citation.json"} </w:instrText>
      </w:r>
      <w:r>
        <w:fldChar w:fldCharType="separate"/>
      </w:r>
      <w:r w:rsidR="000A5C3D" w:rsidRPr="000A5C3D">
        <w:rPr>
          <w:rFonts w:ascii="Calibri" w:hAnsi="Calibri"/>
        </w:rPr>
        <w:t>[5]</w:t>
      </w:r>
      <w:r>
        <w:fldChar w:fldCharType="end"/>
      </w:r>
      <w:r>
        <w:t xml:space="preserve">, classifier chaining </w:t>
      </w:r>
      <w:r>
        <w:fldChar w:fldCharType="begin"/>
      </w:r>
      <w:r w:rsidR="000A5C3D">
        <w:instrText xml:space="preserve"> ADDIN ZOTERO_ITEM CSL_CITATION {"citationID":"2keomgpqbm","properties":{"formattedCitation":"[6]","plainCitation":"[6]"},"citationItems":[{"id":30,"uris":["http://zotero.org/users/1641183/items/Q5XJRECX"],"uri":["http://zotero.org/users/1641183/items/Q5XJRECX"],"itemData":{"id":30,"type":"article-journal","title":"Multi-label classification: An overview","container-title":"International Journal of Data Warehousing and Mining (IJDWM)","page":"1–13","volume":"3","issue":"3","source":"Google Scholar","shortTitle":"Multi-label classification","author":[{"family":"Tsoumakas","given":"Grigorios"},{"family":"Katakis","given":"Ioannis"}],"issued":{"date-parts":[["2007"]]},"accessed":{"date-parts":[["2013",10,20]]}}}],"schema":"https://github.com/citation-style-language/schema/raw/master/csl-citation.json"} </w:instrText>
      </w:r>
      <w:r>
        <w:fldChar w:fldCharType="separate"/>
      </w:r>
      <w:r w:rsidR="000A5C3D" w:rsidRPr="000A5C3D">
        <w:rPr>
          <w:rFonts w:ascii="Calibri" w:hAnsi="Calibri"/>
        </w:rPr>
        <w:t>[6]</w:t>
      </w:r>
      <w:r>
        <w:fldChar w:fldCharType="end"/>
      </w:r>
      <w:r>
        <w:t xml:space="preserve">, and naïve Bayes classification </w:t>
      </w:r>
      <w:r>
        <w:fldChar w:fldCharType="begin"/>
      </w:r>
      <w:r w:rsidR="000A5C3D">
        <w:instrText xml:space="preserve"> ADDIN ZOTERO_ITEM CSL_CITATION {"citationID":"mi51kkops","properties":{"formattedCitation":"[7]","plainCitation":"[7]"},"citationItems":[{"id":32,"uris":["http://zotero.org/users/1641183/items/5ZAA96K6"],"uri":["http://zotero.org/users/1641183/items/5ZAA96K6"],"itemData":{"id":32,"type":"article-journal","title":"The optimality of naive Bayes","container-title":"A A","page":"3","volume":"1","issue":"2","source":"Google Scholar","author":[{"family":"Zhang","given":"Harry"}],"issued":{"date-parts":[["2004"]]},"accessed":{"date-parts":[["2013",10,20]]}}}],"schema":"https://github.com/citation-style-language/schema/raw/master/csl-citation.json"} </w:instrText>
      </w:r>
      <w:r>
        <w:fldChar w:fldCharType="separate"/>
      </w:r>
      <w:r w:rsidR="000A5C3D" w:rsidRPr="000A5C3D">
        <w:rPr>
          <w:rFonts w:ascii="Calibri" w:hAnsi="Calibri"/>
        </w:rPr>
        <w:t>[7]</w:t>
      </w:r>
      <w:r>
        <w:fldChar w:fldCharType="end"/>
      </w:r>
      <w:r>
        <w:t xml:space="preserve">.  </w:t>
      </w:r>
      <w:r w:rsidR="007A6E06">
        <w:t xml:space="preserve">Many of these recommendation techniques are only subtly different.  </w:t>
      </w:r>
      <w:r>
        <w:t xml:space="preserve">This is an active area of research, and industry is pouring resources into it.  </w:t>
      </w:r>
      <w:r w:rsidR="00C43FDC">
        <w:t xml:space="preserve">In 2009 </w:t>
      </w:r>
      <w:r>
        <w:t xml:space="preserve">Netflix gave $1M </w:t>
      </w:r>
      <w:r w:rsidR="00C43FDC">
        <w:t xml:space="preserve">to the winner of their challenge to improve recommendations </w:t>
      </w:r>
      <w:r w:rsidR="00C43FDC">
        <w:fldChar w:fldCharType="begin"/>
      </w:r>
      <w:r w:rsidR="000A5C3D">
        <w:instrText xml:space="preserve"> ADDIN ZOTERO_ITEM CSL_CITATION {"citationID":"okpeh5hla","properties":{"formattedCitation":"[8]","plainCitation":"[8]"},"citationItems":[{"id":33,"uris":["http://zotero.org/users/1641183/items/EM2JW59G"],"uri":["http://zotero.org/users/1641183/items/EM2JW59G"],"itemData":{"id":33,"type":"webpage","title":"Netflix Prize: Home","container-title":"Netflix Prize","URL":"http://www.netflixprize.com/","author":[{"family":"Netflix","given":""}],"accessed":{"date-parts":[["2013",10,20]]}}}],"schema":"https://github.com/citation-style-language/schema/raw/master/csl-citation.json"} </w:instrText>
      </w:r>
      <w:r w:rsidR="00C43FDC">
        <w:fldChar w:fldCharType="separate"/>
      </w:r>
      <w:r w:rsidR="000A5C3D" w:rsidRPr="000A5C3D">
        <w:rPr>
          <w:rFonts w:ascii="Calibri" w:hAnsi="Calibri"/>
        </w:rPr>
        <w:t>[8]</w:t>
      </w:r>
      <w:r w:rsidR="00C43FDC">
        <w:fldChar w:fldCharType="end"/>
      </w:r>
      <w:r w:rsidR="00C43FDC">
        <w:t>.</w:t>
      </w:r>
    </w:p>
    <w:p w:rsidR="00030150" w:rsidRDefault="00030150" w:rsidP="00030150">
      <w:pPr>
        <w:pStyle w:val="Heading3"/>
      </w:pPr>
      <w:r>
        <w:t>Collaborative Filtering</w:t>
      </w:r>
    </w:p>
    <w:p w:rsidR="00540699" w:rsidRDefault="000E590F">
      <w:r>
        <w:t>When r</w:t>
      </w:r>
      <w:r w:rsidR="0097191A">
        <w:t>ecommendations are</w:t>
      </w:r>
      <w:r>
        <w:t xml:space="preserve"> based on finding similar users, the technique is called collaborative filtering.   </w:t>
      </w:r>
      <w:r w:rsidR="0012646E">
        <w:t xml:space="preserve">Collaborative filtering matches users based on their ratings.  If User A has shown preference for items </w:t>
      </w:r>
      <w:r w:rsidR="0012646E">
        <w:rPr>
          <w:i/>
        </w:rPr>
        <w:t xml:space="preserve">A, B, C, </w:t>
      </w:r>
      <w:r w:rsidR="0012646E">
        <w:t xml:space="preserve">and </w:t>
      </w:r>
      <w:r w:rsidR="0012646E">
        <w:rPr>
          <w:i/>
        </w:rPr>
        <w:t>D</w:t>
      </w:r>
      <w:r w:rsidR="0012646E">
        <w:t xml:space="preserve"> and User B has shown preference for items </w:t>
      </w:r>
      <w:r w:rsidR="0012646E">
        <w:rPr>
          <w:i/>
        </w:rPr>
        <w:t xml:space="preserve">A, B, C, D, </w:t>
      </w:r>
      <w:r w:rsidR="0012646E">
        <w:t xml:space="preserve">and </w:t>
      </w:r>
      <w:r w:rsidR="0012646E">
        <w:rPr>
          <w:i/>
        </w:rPr>
        <w:t>E</w:t>
      </w:r>
      <w:r w:rsidR="0012646E">
        <w:t xml:space="preserve">; it seems reasonable to suggest item </w:t>
      </w:r>
      <w:r w:rsidR="0012646E" w:rsidRPr="0012646E">
        <w:rPr>
          <w:i/>
        </w:rPr>
        <w:t>E</w:t>
      </w:r>
      <w:r w:rsidR="0012646E">
        <w:t xml:space="preserve"> to Us</w:t>
      </w:r>
      <w:r w:rsidR="001055AF">
        <w:t>er A.  In music services, a “show of preference” could be manifested as a thumbs</w:t>
      </w:r>
      <w:r w:rsidR="008E3474">
        <w:t>-</w:t>
      </w:r>
      <w:r w:rsidR="001055AF">
        <w:t xml:space="preserve">up in the case of Pandora or a rating in the case of </w:t>
      </w:r>
      <w:proofErr w:type="spellStart"/>
      <w:r w:rsidR="001055AF">
        <w:t>Spotify</w:t>
      </w:r>
      <w:proofErr w:type="spellEnd"/>
      <w:r w:rsidR="001055AF">
        <w:t xml:space="preserve">.  The more data points that are available, the better recommendations can be made.  The problem reduces to one of vector analysis.  The most common technique for solving this problem is </w:t>
      </w:r>
      <w:proofErr w:type="spellStart"/>
      <w:r w:rsidR="00C43FDC" w:rsidRPr="00C43FDC">
        <w:t>kNN</w:t>
      </w:r>
      <w:proofErr w:type="spellEnd"/>
      <w:r w:rsidR="004165B0">
        <w:t xml:space="preserve"> </w:t>
      </w:r>
      <w:r w:rsidR="004165B0">
        <w:fldChar w:fldCharType="begin"/>
      </w:r>
      <w:r w:rsidR="000A5C3D">
        <w:instrText xml:space="preserve"> ADDIN ZOTERO_ITEM CSL_CITATION {"citationID":"17472ctcse","properties":{"formattedCitation":"[9]","plainCitation":"[9]"},"citationItems":[{"id":15,"uris":["http://zotero.org/users/1641183/items/VAESMSA4"],"uri":["http://zotero.org/users/1641183/items/VAESMSA4"],"itemData":{"id":15,"type":"article-journal","title":"Recommender systems survey","container-title":"Knowledge-Based Systems","page":"109-132","volume":"46","source":"ScienceDirect","abstract":"Abstract\nRecommender systems have developed in parallel with the web. They were initially based on demographic, content-based and collaborative filtering. Currently, these systems are incorporating social information. In the future, they will use implicit, local and personal information from the Internet of things. This article provides an overview of recommender systems as well as collaborative filtering methods and algorithms; it also explains their evolution, provides an original classification for these systems, identifies areas of future implementation and develops certain areas selected for past, present or future importance.","DOI":"10.1016/j.knosys.2013.03.012","ISSN":"0950-7051","journalAbbreviation":"Knowledge-Based Systems","author":[{"family":"Bobadilla","given":"J."},{"family":"Ortega","given":"F."},{"family":"Hernando","given":"A."},{"family":"Gutiérrez","given":"A."}],"issued":{"date-parts":[["2013",7]]},"accessed":{"date-parts":[["2013",10,20]]}}}],"schema":"https://github.com/citation-style-language/schema/raw/master/csl-citation.json"} </w:instrText>
      </w:r>
      <w:r w:rsidR="004165B0">
        <w:fldChar w:fldCharType="separate"/>
      </w:r>
      <w:r w:rsidR="000A5C3D" w:rsidRPr="000A5C3D">
        <w:rPr>
          <w:rFonts w:ascii="Calibri" w:hAnsi="Calibri"/>
        </w:rPr>
        <w:t>[9]</w:t>
      </w:r>
      <w:r w:rsidR="004165B0">
        <w:fldChar w:fldCharType="end"/>
      </w:r>
      <w:r w:rsidR="001055AF">
        <w:t>.</w:t>
      </w:r>
    </w:p>
    <w:p w:rsidR="008E3474" w:rsidRDefault="00C43FDC">
      <w:r>
        <w:lastRenderedPageBreak/>
        <w:t xml:space="preserve">Music services that cater to the general public are a good use case for collaborative filtering because they have users who can rate music.  </w:t>
      </w:r>
      <w:r w:rsidR="00E51910">
        <w:t>Interestingly, the larger the service is, the more effective recommendations are.  This is one of the</w:t>
      </w:r>
      <w:r w:rsidR="007A6E06">
        <w:t xml:space="preserve"> primary</w:t>
      </w:r>
      <w:r w:rsidR="00E51910">
        <w:t xml:space="preserve"> reasons </w:t>
      </w:r>
      <w:r w:rsidR="007A6E06">
        <w:t>that datasets are so valuable</w:t>
      </w:r>
      <w:r w:rsidR="00E51910">
        <w:t>.  When services are new, and have very few listeners, recommendations are difficult.  Intuitively, this makes sense.  The fewer people you know, the harder it is to tell people what they might like.</w:t>
      </w:r>
    </w:p>
    <w:p w:rsidR="00E51910" w:rsidRPr="00202E90" w:rsidRDefault="00E51910">
      <w:r>
        <w:t xml:space="preserve">Some services offer recommendations without ratings.  Sometimes it is possible to collect data via implicit ratings.  </w:t>
      </w:r>
      <w:r w:rsidR="007A6E06">
        <w:t xml:space="preserve">Implicit ratings are collected facts that imply a user preference.  </w:t>
      </w:r>
      <w:r w:rsidR="00DC13C1">
        <w:t>In the case of music;</w:t>
      </w:r>
      <w:r>
        <w:t xml:space="preserve"> number of plays, shared links, and </w:t>
      </w:r>
      <w:r w:rsidR="00DC13C1">
        <w:t xml:space="preserve">number of </w:t>
      </w:r>
      <w:r w:rsidR="007A6E06">
        <w:t>playlist appearances</w:t>
      </w:r>
      <w:r w:rsidR="00DC13C1">
        <w:t xml:space="preserve"> could constitute implicit ratings.</w:t>
      </w:r>
    </w:p>
    <w:p w:rsidR="00030150" w:rsidRDefault="00030150" w:rsidP="00030150">
      <w:pPr>
        <w:pStyle w:val="Heading3"/>
      </w:pPr>
      <w:r>
        <w:t>Content Based Filtering</w:t>
      </w:r>
    </w:p>
    <w:p w:rsidR="00051CA9" w:rsidRDefault="00E51910">
      <w:r>
        <w:t xml:space="preserve">For services that don’t receive ratings, collaborative filtering is usually not an option.  </w:t>
      </w:r>
      <w:r w:rsidR="00E45245">
        <w:t>Instead, they use content based filtering.  Rather than finding similar us</w:t>
      </w:r>
      <w:r w:rsidR="00BF7864">
        <w:t>ers, content based filtering</w:t>
      </w:r>
      <w:r w:rsidR="00E45245">
        <w:t xml:space="preserve"> finds similarities between different items.  In an abstract sense, this can be compared to suggesting red items to a person who has only ever bought red </w:t>
      </w:r>
      <w:r w:rsidR="00AC4980">
        <w:t>objects</w:t>
      </w:r>
      <w:r w:rsidR="00E45245">
        <w:t xml:space="preserve">.  In music, this is done by analyzing songs and using the characteristics obtained from analysis to suggest similar songs.  As a simple example, if all the songs that I have rated highly have a tempo between 130 and 140 </w:t>
      </w:r>
      <w:proofErr w:type="spellStart"/>
      <w:r w:rsidR="00E45245">
        <w:t>bpm</w:t>
      </w:r>
      <w:proofErr w:type="spellEnd"/>
      <w:r w:rsidR="00E45245">
        <w:t xml:space="preserve">, </w:t>
      </w:r>
      <w:r w:rsidR="00BF7864">
        <w:t>content based filtering</w:t>
      </w:r>
      <w:r w:rsidR="00514D26">
        <w:t xml:space="preserve"> </w:t>
      </w:r>
      <w:r w:rsidR="00E45245">
        <w:t>will suggest songs that are in a similar temp</w:t>
      </w:r>
      <w:r w:rsidR="00514D26">
        <w:t xml:space="preserve">o range.  This </w:t>
      </w:r>
      <w:r w:rsidR="00AC4980">
        <w:t>example</w:t>
      </w:r>
      <w:r w:rsidR="00514D26">
        <w:t xml:space="preserve"> assumes that the models we have developed incorporate the tempo data.</w:t>
      </w:r>
    </w:p>
    <w:p w:rsidR="00CA4FFC" w:rsidRDefault="00514D26" w:rsidP="002D4FEA">
      <w:r>
        <w:t xml:space="preserve">The algorithms discussed for collaborative filtering are also useful for </w:t>
      </w:r>
      <w:r w:rsidR="00BF7864">
        <w:t>content based filtering</w:t>
      </w:r>
      <w:r>
        <w:t xml:space="preserve">.  However, the algorithms for identifying items are different.  When classifying music, </w:t>
      </w:r>
      <w:r w:rsidR="00044D0F">
        <w:t>it is usually necessary to use the frequencies in a song (as opposed to amplitudes) for identification.  This process is known as spectral analysis and is an open area of research.  Two common approaches are wavelet analysis</w:t>
      </w:r>
      <w:r w:rsidR="00192C15">
        <w:t xml:space="preserve"> </w:t>
      </w:r>
      <w:r w:rsidR="00192C15">
        <w:fldChar w:fldCharType="begin"/>
      </w:r>
      <w:r w:rsidR="000A5C3D">
        <w:instrText xml:space="preserve"> ADDIN ZOTERO_ITEM CSL_CITATION {"citationID":"2akid4uq2r","properties":{"formattedCitation":"[10]","plainCitation":"[10]"},"citationItems":[{"id":36,"uris":["http://zotero.org/users/1641183/items/RTXH3X2U"],"uri":["http://zotero.org/users/1641183/items/RTXH3X2U"],"itemData":{"id":36,"type":"article-journal","title":"Wavelet analysis: Theory and applications","container-title":"Hewlett Packard journal","page":"44–44","volume":"45","source":"Google Scholar","shortTitle":"Wavelet analysis","author":[{"family":"Lee","given":"Daniel TL"},{"family":"Yamamoto","given":"Akio"}],"issued":{"date-parts":[["1994"]]},"accessed":{"date-parts":[["2013",10,20]]}}}],"schema":"https://github.com/citation-style-language/schema/raw/master/csl-citation.json"} </w:instrText>
      </w:r>
      <w:r w:rsidR="00192C15">
        <w:fldChar w:fldCharType="separate"/>
      </w:r>
      <w:r w:rsidR="000A5C3D" w:rsidRPr="000A5C3D">
        <w:rPr>
          <w:rFonts w:ascii="Calibri" w:hAnsi="Calibri"/>
        </w:rPr>
        <w:t>[10]</w:t>
      </w:r>
      <w:r w:rsidR="00192C15">
        <w:fldChar w:fldCharType="end"/>
      </w:r>
      <w:r w:rsidR="00044D0F">
        <w:t xml:space="preserve"> or Fourier transformation</w:t>
      </w:r>
      <w:r w:rsidR="00192C15">
        <w:t xml:space="preserve"> </w:t>
      </w:r>
      <w:r w:rsidR="00192C15">
        <w:fldChar w:fldCharType="begin"/>
      </w:r>
      <w:r w:rsidR="000A5C3D">
        <w:instrText xml:space="preserve"> ADDIN ZOTERO_ITEM CSL_CITATION {"citationID":"1espvb19qd","properties":{"formattedCitation":"[11]","plainCitation":"[11]"},"citationItems":[{"id":37,"uris":["http://zotero.org/users/1641183/items/VRE3TP6I"],"uri":["http://zotero.org/users/1641183/items/VRE3TP6I"],"itemData":{"id":37,"type":"article-journal","title":"A guided tour of the fast Fourier transform","container-title":"IEEE Spectrum","page":"41-52","volume":"6","issue":"7","source":"IEEE Xplore","abstract":"For some time the Fourier transform has served as a bridge between the time domain and the frequency domain. It is now possible to go back and forth between waveform and spectrum with enough speed and economy to create a whole new range of applications for this classic mathematical device. This article is intended as a primer on the fast Fourier transform, which has revolutionized the digital processing of waveforms. The reader's attention is especially directed to the IEEE Transactions on Audio and Electroacoustics for June 1969, a special issue devoted to the fast Fourier transform.","DOI":"10.1109/MSPEC.1969.5213896","ISSN":"0018-9235","author":[{"family":"Bergland","given":"G.D."}],"issued":{"date-parts":[["1969"]]}}}],"schema":"https://github.com/citation-style-language/schema/raw/master/csl-citation.json"} </w:instrText>
      </w:r>
      <w:r w:rsidR="00192C15">
        <w:fldChar w:fldCharType="separate"/>
      </w:r>
      <w:r w:rsidR="000A5C3D" w:rsidRPr="000A5C3D">
        <w:rPr>
          <w:rFonts w:ascii="Calibri" w:hAnsi="Calibri"/>
        </w:rPr>
        <w:t>[11]</w:t>
      </w:r>
      <w:r w:rsidR="00192C15">
        <w:fldChar w:fldCharType="end"/>
      </w:r>
      <w:r w:rsidR="00192C15">
        <w:t xml:space="preserve">.  These approaches allow the computer to find the key of a song and can help predict the kinds of instruments are present in a song.  The process of identifying songs in this manner is sometimes called fingerprinting. </w:t>
      </w:r>
    </w:p>
    <w:p w:rsidR="004662EF" w:rsidRDefault="00B207D7" w:rsidP="00030150">
      <w:pPr>
        <w:pStyle w:val="Heading2"/>
      </w:pPr>
      <w:r>
        <w:t>Implementations</w:t>
      </w:r>
    </w:p>
    <w:p w:rsidR="00E1304F" w:rsidRDefault="009E68B6" w:rsidP="00E1304F">
      <w:r>
        <w:t xml:space="preserve">Most digital music services use a hybrid approach to recommendations.  They will incorporate both </w:t>
      </w:r>
      <w:r w:rsidR="00AC4980">
        <w:t>collaborative filtering</w:t>
      </w:r>
      <w:r>
        <w:t xml:space="preserve"> and </w:t>
      </w:r>
      <w:r w:rsidR="00BF7864">
        <w:t>content based filtering</w:t>
      </w:r>
      <w:r>
        <w:t xml:space="preserve"> in to find appropriate music</w:t>
      </w:r>
      <w:r w:rsidR="00B207D7">
        <w:t xml:space="preserve">.  Among the services that use </w:t>
      </w:r>
      <w:r w:rsidR="00A97BAA">
        <w:t>content based filtering</w:t>
      </w:r>
      <w:r w:rsidR="00B207D7">
        <w:t>, the primary differentiator is the input</w:t>
      </w:r>
      <w:r w:rsidR="00E1304F">
        <w:t xml:space="preserve"> to the models </w:t>
      </w:r>
      <w:r w:rsidR="00B207D7">
        <w:t>that they use.  A</w:t>
      </w:r>
      <w:r w:rsidR="00E1304F">
        <w:t>t Pandora, there are trained listeners who enter values for different attributes of a song</w:t>
      </w:r>
      <w:r w:rsidR="00B207D7">
        <w:t xml:space="preserve"> </w:t>
      </w:r>
      <w:r w:rsidR="00B207D7">
        <w:fldChar w:fldCharType="begin"/>
      </w:r>
      <w:r w:rsidR="000A5C3D">
        <w:instrText xml:space="preserve"> ADDIN ZOTERO_ITEM CSL_CITATION {"citationID":"1ameqt1uv5","properties":{"formattedCitation":"[12]","plainCitation":"[12]"},"citationItems":[{"id":40,"uris":["http://zotero.org/users/1641183/items/P5BRZMPP"],"uri":["http://zotero.org/users/1641183/items/P5BRZMPP"],"itemData":{"id":40,"type":"webpage","title":"Creative Generalist Q&amp;A: Tim Westergren | Creative Generalist","container-title":"Creative Generalist Q&amp;A: Tim Westergren","genre":"Interview","URL":"http://creativegeneralist.com/2006/10/creative-generalist-qa-tim-westergren/","author":[{"family":"Hardy","given":"Steve"}],"issued":{"date-parts":[["2006",10,31]]},"accessed":{"date-parts":[["2013",10,20]]}}}],"schema":"https://github.com/citation-style-language/schema/raw/master/csl-citation.json"} </w:instrText>
      </w:r>
      <w:r w:rsidR="00B207D7">
        <w:fldChar w:fldCharType="separate"/>
      </w:r>
      <w:r w:rsidR="000A5C3D" w:rsidRPr="000A5C3D">
        <w:rPr>
          <w:rFonts w:ascii="Calibri" w:hAnsi="Calibri"/>
        </w:rPr>
        <w:t>[12]</w:t>
      </w:r>
      <w:r w:rsidR="00B207D7">
        <w:fldChar w:fldCharType="end"/>
      </w:r>
      <w:r w:rsidR="00E1304F">
        <w:t xml:space="preserve">, and at </w:t>
      </w:r>
      <w:proofErr w:type="spellStart"/>
      <w:r w:rsidR="00A97BAA">
        <w:t>Echonest</w:t>
      </w:r>
      <w:proofErr w:type="spellEnd"/>
      <w:r w:rsidR="00E1304F">
        <w:t xml:space="preserve"> the process is automated</w:t>
      </w:r>
      <w:r w:rsidR="00444352">
        <w:t xml:space="preserve">.   </w:t>
      </w:r>
      <w:proofErr w:type="spellStart"/>
      <w:r w:rsidR="00A97BAA">
        <w:t>Spotify</w:t>
      </w:r>
      <w:proofErr w:type="spellEnd"/>
      <w:r w:rsidR="00A97BAA">
        <w:t xml:space="preserve"> uses both collaborative filtering and content based filtering</w:t>
      </w:r>
      <w:r w:rsidR="00444352">
        <w:t xml:space="preserve">.  Much of the commentary on internal workings of these companies is based on conversations that I have had with employees </w:t>
      </w:r>
      <w:r w:rsidR="00AC4980">
        <w:t>and should be regarded as speculation</w:t>
      </w:r>
      <w:r w:rsidR="00444352">
        <w:t>.</w:t>
      </w:r>
    </w:p>
    <w:p w:rsidR="004662EF" w:rsidRDefault="004662EF" w:rsidP="00030150">
      <w:pPr>
        <w:pStyle w:val="Heading3"/>
      </w:pPr>
      <w:r>
        <w:t>Pandora</w:t>
      </w:r>
    </w:p>
    <w:p w:rsidR="00444352" w:rsidRDefault="00444352" w:rsidP="00444352">
      <w:r>
        <w:t>When a song is submitted to Pandora, it is placed in a queue of songs which are each listened to by trained musical classification employees.  These employees assign a value to each of over 400 attributes.  The process takes approximately 20  minutes per song</w:t>
      </w:r>
      <w:r w:rsidR="009E68B6">
        <w:t xml:space="preserve"> </w:t>
      </w:r>
      <w:r w:rsidR="009E68B6">
        <w:fldChar w:fldCharType="begin"/>
      </w:r>
      <w:r w:rsidR="000A5C3D">
        <w:instrText xml:space="preserve"> ADDIN ZOTERO_ITEM CSL_CITATION {"citationID":"2pepahjflp","properties":{"formattedCitation":"[13]","plainCitation":"[13]"},"citationItems":[{"id":43,"uris":["http://zotero.org/users/1641183/items/MNE7TBNS"],"uri":["http://zotero.org/users/1641183/items/MNE7TBNS"],"itemData":{"id":43,"type":"webpage","title":"Algorhythm and Blues","container-title":"Fast Company","abstract":"How Pandora's matching service cuts the chaos of digital music.","URL":"http://www.fastcompany.com/54817/algorhythm-and-blues","author":[{"family":"Tischler","given":"Linda"}],"issued":{"date-parts":[["2005",12,1]]},"accessed":{"date-parts":[["2013",10,20]]}}}],"schema":"https://github.com/citation-style-language/schema/raw/master/csl-citation.json"} </w:instrText>
      </w:r>
      <w:r w:rsidR="009E68B6">
        <w:fldChar w:fldCharType="separate"/>
      </w:r>
      <w:r w:rsidR="000A5C3D" w:rsidRPr="000A5C3D">
        <w:rPr>
          <w:rFonts w:ascii="Calibri" w:hAnsi="Calibri"/>
        </w:rPr>
        <w:t>[13]</w:t>
      </w:r>
      <w:r w:rsidR="009E68B6">
        <w:fldChar w:fldCharType="end"/>
      </w:r>
      <w:r>
        <w:t>.</w:t>
      </w:r>
      <w:r w:rsidR="009E68B6">
        <w:t xml:space="preserve">  Though this approach is not as scalable as automating the process, it allows Pandora to more thoroughly screen music.  Pandora does not accept all the music that is submitted to them.</w:t>
      </w:r>
    </w:p>
    <w:p w:rsidR="009E68B6" w:rsidRPr="00444352" w:rsidRDefault="009E68B6" w:rsidP="00444352">
      <w:r>
        <w:lastRenderedPageBreak/>
        <w:t xml:space="preserve">Because Pandora is classifying items, their recommendation system falls under the category of </w:t>
      </w:r>
      <w:r w:rsidR="00BF7864">
        <w:t>content based filtering</w:t>
      </w:r>
      <w:r>
        <w:t xml:space="preserve">.  </w:t>
      </w:r>
      <w:r w:rsidR="00A97BAA">
        <w:t xml:space="preserve">There is no public information on whether Pandora uses collaborative filtering.  If they are using collaborative filtering, it might hurt the brand to release information about it.  </w:t>
      </w:r>
      <w:r w:rsidR="003F7891">
        <w:t xml:space="preserve">Without collaborative filtering, it becomes a challenge to provide the user with new music.  If a song falls just outside the neighborhood of </w:t>
      </w:r>
      <w:r w:rsidR="00D32201">
        <w:t xml:space="preserve">suggestion for a particular station, should Pandora suggest it?  The answer appears to be yes.  Pandora will occasionally make a “mistake” to see if the user appreciates the song </w:t>
      </w:r>
      <w:r w:rsidR="00D32201">
        <w:fldChar w:fldCharType="begin"/>
      </w:r>
      <w:r w:rsidR="000A5C3D">
        <w:instrText xml:space="preserve"> ADDIN ZOTERO_ITEM CSL_CITATION {"citationID":"2n4dgvb1h0","properties":{"formattedCitation":"[13]","plainCitation":"[13]"},"citationItems":[{"id":43,"uris":["http://zotero.org/users/1641183/items/MNE7TBNS"],"uri":["http://zotero.org/users/1641183/items/MNE7TBNS"],"itemData":{"id":43,"type":"webpage","title":"Algorhythm and Blues","container-title":"Fast Company","abstract":"How Pandora's matching service cuts the chaos of digital music.","URL":"http://www.fastcompany.com/54817/algorhythm-and-blues","author":[{"family":"Tischler","given":"Linda"}],"issued":{"date-parts":[["2005",12,1]]},"accessed":{"date-parts":[["2013",10,20]]}}}],"schema":"https://github.com/citation-style-language/schema/raw/master/csl-citation.json"} </w:instrText>
      </w:r>
      <w:r w:rsidR="00D32201">
        <w:fldChar w:fldCharType="separate"/>
      </w:r>
      <w:r w:rsidR="000A5C3D" w:rsidRPr="000A5C3D">
        <w:rPr>
          <w:rFonts w:ascii="Calibri" w:hAnsi="Calibri"/>
        </w:rPr>
        <w:t>[13]</w:t>
      </w:r>
      <w:r w:rsidR="00D32201">
        <w:fldChar w:fldCharType="end"/>
      </w:r>
      <w:r w:rsidR="00D32201">
        <w:t>.</w:t>
      </w:r>
    </w:p>
    <w:p w:rsidR="004662EF" w:rsidRDefault="004662EF" w:rsidP="00030150">
      <w:pPr>
        <w:pStyle w:val="Heading3"/>
      </w:pPr>
      <w:proofErr w:type="spellStart"/>
      <w:r>
        <w:t>Echonest</w:t>
      </w:r>
      <w:proofErr w:type="spellEnd"/>
    </w:p>
    <w:p w:rsidR="00CD1FA3" w:rsidRDefault="00E1304F" w:rsidP="00CD1FA3">
      <w:r>
        <w:t>Though there is no formal information on the web about how Echo Nest does its recommendations, it would seem that it does its recommendations based on a clustering algorithm around the different attributes that it can detect abou</w:t>
      </w:r>
      <w:r w:rsidR="00D32201">
        <w:t>t a song</w:t>
      </w:r>
      <w:r>
        <w:t xml:space="preserve">.  It’s possible that they are using any of a large set of clustering algorithms, but many of them are prohibitively slow for the dataset that Echo Nest </w:t>
      </w:r>
      <w:r w:rsidR="00D32201">
        <w:t>has</w:t>
      </w:r>
      <w:r>
        <w:t>.  Solving the problem exactly is likely unfeasible when comparing vectors</w:t>
      </w:r>
      <w:r w:rsidR="00D32201">
        <w:t xml:space="preserve"> </w:t>
      </w:r>
      <w:r>
        <w:t xml:space="preserve">across thirty-five million songs.  </w:t>
      </w:r>
      <w:r w:rsidR="00CD1FA3">
        <w:t>It’s probable that they are using an approximate clustering algorithm that is continuously improved upon, or there are long lived background jobs computing the exact solutions over the course of days.  Two possible algorithms are the approximate nearest neighbor algorithm and the locality sensitive hashing algorithm.</w:t>
      </w:r>
    </w:p>
    <w:p w:rsidR="00E1304F" w:rsidRPr="00E1304F" w:rsidRDefault="00FD2864" w:rsidP="00E1304F">
      <w:r>
        <w:t xml:space="preserve">At the time of this writing, according to their front page, </w:t>
      </w:r>
      <w:r w:rsidR="00CD1FA3">
        <w:t xml:space="preserve">Echo Nest has 33,000 data points for every song in their database.  This data is based on analysis of the song as well as scraped data from the internet.  The analysis data contains information about the tempo, key, </w:t>
      </w:r>
      <w:proofErr w:type="spellStart"/>
      <w:r w:rsidR="00CD1FA3">
        <w:t>acousticness</w:t>
      </w:r>
      <w:proofErr w:type="spellEnd"/>
      <w:r w:rsidR="00CD1FA3">
        <w:t xml:space="preserve">, </w:t>
      </w:r>
      <w:proofErr w:type="spellStart"/>
      <w:r w:rsidR="00CD1FA3">
        <w:t>danceability</w:t>
      </w:r>
      <w:proofErr w:type="spellEnd"/>
      <w:r w:rsidR="003F1FB9">
        <w:t xml:space="preserve">, </w:t>
      </w:r>
      <w:proofErr w:type="spellStart"/>
      <w:r w:rsidR="003F1FB9">
        <w:t>speechiness</w:t>
      </w:r>
      <w:proofErr w:type="spellEnd"/>
      <w:r w:rsidR="003F1FB9">
        <w:t xml:space="preserve">, and more.  The data that is scraped from the internet is run through natural language processing for filtering later.  </w:t>
      </w:r>
      <w:r w:rsidR="00893F0D">
        <w:t>Because Echo Nest does not have a way for users to rate songs</w:t>
      </w:r>
      <w:r w:rsidR="00CD1FA3">
        <w:t>,</w:t>
      </w:r>
      <w:r w:rsidR="00893F0D">
        <w:t xml:space="preserve"> </w:t>
      </w:r>
      <w:r w:rsidR="00CD1FA3">
        <w:t>recommendations</w:t>
      </w:r>
      <w:r w:rsidR="00893F0D">
        <w:t xml:space="preserve"> must be </w:t>
      </w:r>
      <w:r w:rsidR="00BF7864">
        <w:t xml:space="preserve">using content based filtering when </w:t>
      </w:r>
      <w:proofErr w:type="spellStart"/>
      <w:r w:rsidR="00BF7864">
        <w:t>api</w:t>
      </w:r>
      <w:proofErr w:type="spellEnd"/>
      <w:r w:rsidR="00BF7864">
        <w:t xml:space="preserve"> </w:t>
      </w:r>
      <w:r>
        <w:t xml:space="preserve">users request recommendations </w:t>
      </w:r>
      <w:r w:rsidR="003F1FB9">
        <w:fldChar w:fldCharType="begin"/>
      </w:r>
      <w:r w:rsidR="000A5C3D">
        <w:instrText xml:space="preserve"> ADDIN ZOTERO_ITEM CSL_CITATION {"citationID":"11fl7bkbmi","properties":{"formattedCitation":"[14]","plainCitation":"[14]"},"citationItems":[{"id":45,"uris":["http://zotero.org/users/1641183/items/7866TXRM"],"uri":["http://zotero.org/users/1641183/items/7866TXRM"],"itemData":{"id":45,"type":"webpage","title":"How music recommendation works — and doesn’t work","container-title":"Brian Whitman @ variogr.am","abstract":"When you see an automated music recommendation do you assume that some stupid computer program was trying to trick you into something? It’s often what it feels like – with what little context you get with a suggestion on top of the postmodern insanity of a computer understanding how should you feel about music – and of course sometimes you actually are being tricked. \n\n\n\n Amazon’s recommendations for Abbey Road\n\n\n\n No one is just learning that if they like a Beatles album, they may also like five others. Amazon is not optimizing for the noble work of raising independent artists’ profiles to the public, and they’re definitely not optimizing for a good musical experience. They’re statistically optimizing to make more money, to sell you more things. Luckily this is the fruit fly of music recommendation, the late night infomercial quality of a music discovery experience that also might dry your lettuce if you spin it fast enough. And I doubt Amazon would ever claim otherwise. \n\n\n\n The rest of the field has gotten pretty far since then and we’ve now got tons of ways to discover music using actual qualities of the music or social cues of what your friends are listening to. But I still hate seeing examples like the above. I hate thinking there are forces at work in music discovery that don’t have listeners’ best interests at heart and I want to make them better. I want to walk through all the ways music recommenders work or don’t, and concentrate of course on the one I know best – The Echo Nest’s – which you’re probably using even if you don’t already know it. And most importantly, I want to talk about what we can do next.\n\n\n\n Before I get into it, a brief history of who I am: I’ve been working on music recommenders and music retrieval since 1999, academically and in industry. In 2005 I started The Echo Nest with my co-founder Tristan. We power most online music services’ discovery using a very interesting series of algorithms that is sort of the Voltron-figure of our two dissertations and the hard work of our 50 employees in Boston, SF, NYC and London. And we’ve been on a bit of a tear – just in the past year alone we’ve announced that we’re powering music discovery features for eMusic, Twitter, EMI, iHeartRadio, Rdio, Spotify, VEVO and Nokia – with some new heavy hitters yet announced – to add to our existing customer base that includes MTV, MOG, and the BBC. And through our API we have tens of thousands of developers making independent apps like Discovr, KCRW, Muzine, Raditaz, Swarm, SpotON and hundreds more. \n\n\n\n We’ve been a quiet company for a while and with all this great news comes a lot of new confusion about what we do and how it compares to other technologies. Journalists like to pin us as the “machine” approach to understanding music next to the “human” of our nearest corollary (not competitor) in the space – Pandora. This is somewhat unfair and belies the complexity of the problem. Yes, we use computer programs to help manage the mountains of music data, but so does everyone, and the way we get and use that data is just as human as anything else out there. \n\n\n\n I’ll go into technologies like collaborative filtering, automatic content based recommendation, and manual approaches used by Pandora or All Music Guide (Rovi). I’ll show that no matter what the computational approach ends up being, the source data – how it knows about music – is the most important asset in creating a reliable useful music discovery service.\n\n\n\nWhat is recommendation? What is it good for?\n\n\n\n Musicians are competing for an audience among millions of others trying just as hard. And it’s not the listener’s fault if they miss out on something that will change their lives – these days, anyone can gain access to a library of over 15 million songs on demand for free. To a musician turned computer scientist (as I and so many of my colleagues are) this is the ultimate hidden variable problem. If there was something “intelligent” that could predict a song or artist to a person, both sides (musician and listener) win, music is amazing, there’s a ton of data, and it’s very far from solved.\n\n\n\n But anyone in the entire field of music technology has to treat music discovery with respect: it’s not about the revenue of the content owner, it’s not about the technology, it’s not about click through rates, listening hours or conversion. The past few years have shown us over and over that filters and guides are invaluable for music itself to coexist with the new ways of getting at it. We track over 2 million artists now – I estimate there are truly 50 million, most of them currently active. Every single one of them deserves a chance to get their art heard. And while we can laugh when Amazon suggests you put a Norah Jones CD in your cart after you buy a leaf blower, the millions of people that idly put on Pandora at work and get excited about a new band they’ve never heard deserve a careful look. Recommendation technology is powering the new radio and we have a chance to make it valuable for more than just the top 5 percent of musicians.\n\n\n\n When people talk about “music recommendation” or “music discovery” they usually mean one of a few things:\n\n\n\n \n Artist or song similarity: an anonymous list of similar items to your query. You can see this on almost any music service. Without any context, this is just a suggestion of what other artists or songs are similar to the one you are looking at. Formally, this is not truly a recommendation as there is no user model involved (although since a query took the user to the list, I still call these a recommendation. It’s a recommendation in the sense that a web search result is.)\n\n\n Personalized recommendation: Given a “user model” (your activity on a service – plays, skips, ratings, purchases) a list of songs or artists that the service does not think you know about yet that fits your profile.\n\n\n Playlist generation: Most consumers of music discovery are using some form of playlist generation. This is different from the above two in that they receive a list of items in some order (usually meant to be listened to at the time.) The playlist can be personalized (from a user model) or not, and it can be within catalog (your own music, ala iTunes Genius’s or Google’s Instant Mix playlists) or not (Pandora, Spotify’s or Rdio’s radio, iHeartRadio.) The playlist should vary artists and types of songs as it progresses, and many rely on some form of steering or feedback (thumbs up, skips, etc.)\n\n\n\n\nWhere popular services sit in discovery\n\n\n\n\n\n\t\nPersonalized\n\n\t\nAnonymous\n\n\n\nPlaylist\n\n\t\nPandora\n\n\t\nRdio radio\n\n\nSuggestions\n\n\t\nAmazon\n\n\t\nAll Music Guide\n\n\n\n These are three very different ways of doing music discovery, but for every technology and approach I know of, they are simply applications on top of the core data presented in different ways. For example, at the Echo Nest we do quite a bit to make our playlists “radio-like” using our observed statistics, acoustic features and a lot of QA but that sort of work is outside the scope of this article – all three of our similarity API, taste profiles (personalized recommendation) API and playlist API start with the same knowledge base culled from acoustic and text analysis of music.\n\n\n\n However, the application means a lot to the listener. People seem to love playlists and radio-style experiences, even if the data driving both that and the boring list of songs to check out are the same. One of the great things about working at the Echo Nest is seeing the amazing user interfaces and experiences and people put on top of our data. Listeners want to hear music, and they want to trust the service and have fun doing it. And conversely, a Pandora completely powered by Echo Nest data would feel the same to users but would have far better scale and results and thus add to the experience. Because of this very welcome sharding of discovery applications, it’s helpful less to talk about these applications directly and more to talk about “what the services know” about music – how they got to the result that Kreayshawn and Uffie are similar, no matter where it appeared in the radio station or suggestion or what user model led them there. We can leave the application and experience layer to another lengthy blog post.\n\n\n\n My (highly educated, but please know I have no direct inside information except for Echo Nest of course) guesses on the data sources are:\n\n\n\n\nHow popular services know about music\n\n\n\nService\n\n\t\nSource of data\n\n\n\nPandora\n\n\t\nMusicologists take surveys\n\n\nSongza\n\n\t\nEditors or music fans make playlists\n\n\nLast.fm\n\n\t\nActivity data, tags on artists and songs, acoustic analysis[1]\n\n\nAll music guide\n\n\t\nMusic editors &amp; writers\n\n\nAmazon\n\n\t\nPurchase &amp; browsing history\n\n\niTunes Genius\n\n\t\nPurchase data, activity data from iTunes[2]\n\n\nEcho Nest\n\n\t\nAcoustic analysis, text analysis\n\n\n\n There are many other discovery platforms but this list covers the widest swath of approaches. Many services you interact with use either these platforms directly (Last.fm, Echo Nest, AMG all license data or give away data through APIs) or use similar enough approaches that it’d be not worth going into in detail.\n\n\n\n From this list we’re left with a few major music knowledge approaches: (1) activity data, (2) critical or editorial review, (3) acoustic analysis, and (4) text analysis. \n\n\n\n The former two are self-describing: you can learn about music by the activity around it (listens, plays, purchases) – Kreayshawn and Uffie are considered similar if the same people buy their singles or rate them highly – or you can learn about music by critical review, what humans have been pretty good at for some time. Of course, encoding activity (via collaborative filtering or taste mining) and critical review (via surveys or direct entry) into a database is a relatively recent art. \n\n\n\n The latter two, acoustic and textual analysis, were developed by the field as a reaction to the failures of the first two. I’ll go into much greater detail on those as it’s how Echo Nest does its magic.\n\n\n\nCare and Scale\n\n\n\n The dominating principle of the Echo Nest discovery approach from day one has been “care and scale.” When Tristan and I started the company in 2005 we were two guys with fresh PhDs on music analysis and some pretty good technological solutions; Tristan’s in the acoustic analysis realm (a computer taking a signal and making sense of it) and mine in the data mining and language analysis space (understanding what people are saying and doing with music.) We surveyed the landscape at the time for discovery and found that almost every one suffered from either a lack of care or scale, sometimes (and often) both. The entire impetus of doing a startup (not an easy choice for two scientists and anyone that has met us knows we are not the “startup type”) was that we thought we had something between the two of us that could fix those two problems.\n\n\n\n \n\n\n\n Care &amp; Scale\n\n\n\n Scale is easy to explain: you have to know about as much music as possible to make good recommendations. If you don’t know about an up and coming artist, you can’t recommend them. If you only analyze or rate or understand the popular stuff you by default fail at discovery. Manual discovery approaches by their nature do not scale. We track over two million artists and over 30 million songs and there is no way a manually curated database can reach that level of knowledge. Even websites that can be volunteer or community edited run against the limits of the community that takes part – we count only a little over 130,000 artist pages on Wikipedia. Pandora recently crossed the 1 million song barrier, and it took them 10 years to get there. Try any hot new artist in Pandora and you’ll get the dreaded:\n\n\n\n \n\n\n\n Pandora not knowing about YUS\n\n\n\n This is Pandora showing its lack of scale. They won’t have any information for YUS for some time and may never unless the artist sells well. This is bad news and should make you angry: why would you let a third party act as a filter on top of your very personal experiences with music? Why would you ever use something that “hid” things from you?\n\n\n\n Activity data approaches (such as Last.fm and Amazon and iTunes Genius) also suffer from a slighter scale problem that manifests itself in a different way. It’s trivial to load a database of music into an activity data-based discovery engine (such as collaborative filtering or social tags.) I’ve often gone after such naive approaches to music discovery publicly. If a website or store has a list of user data (user A bought / listened to song Y at time Z) any bright engineer will immediately go into optimization mode. There’s almost a duplicitous ease of recommending music to people poorly. I recently was shopping for a specific type of transistor for a project on a parts and components website and found they, too, had turned on the SQL join that allowed “recommendations” on their site based on activity data:\n\n\n\n Pathological filtering\n\n\n\n Other than activity not making much sense in a discovery context, by default these systems suffer a “popularity bias,” where a lot of music simply doesn’t have enough activity data yet collected to be considered a recommendation match. Activity based systems can only know what people have told them explicitly, and this often makes it hard for less-popular artists to be recommended. \n\n\n\n Care is a trickier concept and one we’ve tried very hard to define and encode into our engineering and product. I translate it as “is this useful for the musician or listener?”A great litmus test for care in music discovery is to check the similar artists or songs to The Beatles. Is it just the members of the Beatles and their side projects? For almost all services that use musical activity data, it will be:\n\n\n\n Top artist similars are all members of the Beatles\n\n\n\n Certainly a statistically correct result[3], but not a musically informative one. There is so much that user data can tell you about listening habits, but blindly using it to inform discovery belies a lack of care about the final result. Care is neatly handled by using social, manual or editorial approaches, as humans are pretty good at treating music properly. But when using more statistical or signal processing approaches that know about more music at scale, care has to be factored in somehow. Most purely signal processing approaches (such as Mufin here) fall down as badly on care as activity data approaches do:\n\n\n\n Mufin expressing so little care about Stairway to Heaven\n\n\n\n Care is a layer of quality assurance, editing and sanity checks, real-world usage and analysis and, well, care, on top of any systematic results. You have to be able to stand by your results and fix them if they aren’t useful to either musicians or listeners. Your WTF count has to be as low as possible. We’ve spent a lot of time embedding care into our process and while we’re always still working, we’re generally pleased with how our results look.\n\n\n\n Echo Nest’s Beatles similars via MTV Music Meter\n\n\n\n Without both care and scale you’ve got a system that a listener can’t trust and that musician can’t use to find new fans. You’ve failed both of your intended audiences and you might as well not try at all.\n\n\n\n \n\n\n\n Care &amp; Scale of common approaches\n\n\n\nText Analysis\n\n\n\n Echo Nest Cultural vectors\n\n\n\n I started doing music analysis work in 1999 at the NEC Research Institute in Princeton, NJ (I had scammed them into an internship and then a full time job by being very persistent.) NEC was then full of the top tier of data mining, text retrieval, machine learning and natural language processing (NLP[4]) scientists; I had the great fortune to work with guys like Steve Lawrence, Gary Flake, David Waltz and even Vladimir Vapnik moved into my tiny office after I left for MIT. \n\n\n\n I was there while figuring out what to do with myself after abruptly quitting my PhD program in NLP at Columbia. I was a musician at the time, playing a lot of shows at various warehouse spaces or the lamented late “Brownies,” places where 20 people might show up and 10 would know who you were. There was a lot of excitement about “the future of music” – far more than there is today, as somehow we felt that the right forces would win and quickly. I logged onto Napster for the first time from a DSL connection and practically squealed in delight as a song could be downloaded faster than the time it would take to listen to it. It was a turning point for music access, but probably a step back for music discovery. We were still stuck with this:\n\n\n\n Napster in 2001\n\n\n\n The search was abysmal: a substring match on ID3v1 tags (32 characters each for artist, title, release and a single byte for genre) or filename (usually “C:\\MUSIC\\MYAWES~1\\RAPSONG.MP3”) and there was no discovery beyond clicking on other users’ names and seeing what they had on their hard drives. I would make my music available but of course, no one would ever download it because there was no way for them to find it. A fellow musician friend quickly took to falsely renaming his songs as “remixes” by better known versions of himself: “ARTIST - TITLE - APHEX TWIN MIX” and reported immediate success.\n\n\n\n At the time I was a member of various music mailing lists, USENET groups and frequent visitor of a new thing called “weblogs” and music news and review sites. I would read these voraciously and try to find stuff based on what people were talking about. To me, while listening to music is intensely private (almost always with headphones alone somewhere), the discovery of it is necessarily social. I figured there must be a way to take advantage of all of this conversation, all the excited people talking about music in the hopes that others can share in their discovery – and automate the process. Could a computer ‘read’ all that was going on across the internet? If just one person wrote about my music on some obscure corner of the web, then the system could know that too.\n\n\n\n This is scale with care: real people feeding information into a large automated system from all different sources, without having to fill out a survey or edit a wiki page or join a social network. \n\n\n\n After almost ten years of data mining, language and music research (first at NECI, then a PhD at MIT at the Media Lab) The Echo Nest currently is the only music understanding service that takes this approach. And it works. We crawl the web constantly, scanning over 10 million music related pages a day. We throw away spam and non-music related content through filtering, we try to quickly find artist names in large amounts of text and parse the language around the name. Every word anyone utters on the internet about music goes through our systems that look for descriptive terms, noun phrases and other text and those terms bucket up into what we call “cultural vectors” or “top terms.” Each artist and song has thousands of daily changing top terms. Each term has a weight associated, which tells us how important the description is (roughly, the probability that someone will describe music as that term.) We don’t use a fixed dictionary for this, we are able to understand new music terms as quickly as they are uttered, and our system works in many Latin-derived languages across many cultures.\n\n\n\n On top of this statistical NLP, we also pull in structured data from a number of partners and community access sites like Wikipedia or Musicbrainz. We apply the same frequency and vector approach to this knowledge-base style data: if Wikipedia lists the location of an artist as NYC and the label partner as New York, NY and their Facebook page has “EVERYWHERE ON TOUR 2012”, we have to figure out which is the right answer to index. Often the cultural vectors on structured data become a synthesis of all the different data sources.\n\n\n\n When a query for a similar artist or a playlist comes into our system, we take the source artist or song, grab its cultural vectors, and use those in real time to find the closest match. This is not easy to do at scale, and over the years we’ve done quite a lot of “big data” work to make this tractable. We don’t cache this data because it changes so often – the global conversation around music is very finicky and artists make overnight changes to their sound. \n\n\n\n A lot of useful data naturally falls out of cultural analysis of music: the quantity of conversation is used to inform our “hotttnesss” and familiarity data points, representing how popular the artist is now on the internet and overall how well known they might be. We can use the crawled text anonymously as sort of a proxy for listener data without having to get it from a playback service. And the index of documents that relate to artists or songs is of course valuable to a lot of our customers in a feed or search context – showing news or reviews about artists their users are interested in.\n\n\n\nAcoustic Analysis\n\n\n\n Echo Nest acoustic analysis view\n\n\n\n The internet is not the Library of Babel we envision it to be, and quite often many “lower-rank” (less popular) musicians are left out of the “cultural universe” we crawl. Also, the description of music necessarily leaves out things that actually describe the music – a Google blog search for Rihanna illustrates the problem well: many popular artists’ descriptions are skewed towards the celebrity angle and while this is certainly a valid thing to know about a musician, it’s not all we need to know. Lastly, internet discussion of music tends to concentrate on artists, not songs (although there is sometimes talk of individual songs on music blogs.) These three issues (and common sense) require us figure out if we can understand how a song sounds as well as how the artist and song is represented by listeners. And if we are going to follow care and scale, we’ve got to do this automatically, with a computer doing the job of the careful listening.\n\n\n\n Can a computer really listen to music? A lot of people have promised it can over the years, but I’ve (personally) never heard a fully automated recommendation based purely on acoustic analysis that made any sense – and I’ve heard them all, from academic papers to startups to our own technology to big-company efforts. And that has a lot to do with the expectations of the listener. There are certain things computers are very good and fast at doing with music, like determining the tempo or key, or how loud it is. Then there are harder things that will get better as the science evolves, like time signature detection, beat tracking over time, transcription of a dominant melody, and instrument recognition. But even if a computer were to predict all of these features accurately, does that information really translate into a good recommendation? Usually not – and we’ve shown over the years that people’s expectation of “similar” – either in a playlist or a list of artists or songs – trends heavily towards the cultural side, something that no computer can get at simply by analyzing a signal.\n\n\n\n But it does turn out that acoustic analysis has a huge part to play in our algorithms. People expect playlists to be smooth and not jump around too much. Quiet songs should not be followed with loud metal benders (unless the listener asked for that.) For jogging, the tempo should steadily increase. Most coherent mixes should keep the instrumentation generally stable. Songs should flow into one another like a DJ would program them, keeping tempo or key consistent. And there’s a ton we haven’t figured out yet on the interface side. Could a “super dorky query interface” work for music recommendation, where a listener can filter by dominant key or loudness dynamics? Maybe with the right user experience. An early product out of the Echo Nest[5] was an “intelligent pause button” that Tristan whipped up that would compose a repeating segment out of the part of the song you were in or just play the song roughly forever (check out an automated 10 minute MP3 re-edit of a Phoenix song) – which a few years later became Paul’s amazing Infinite Jukebox – these experiments are fascinating precursors to a new listening experience that might become more important than discovery itself.\n\n\n\n How Echo Nest acoustic analysis works\n\n\n\n The Echo Nest audio analysis engine (PDF) contains a suite of machine listening processes that can take any audio file and outputs both low-level (such as the time of when every beat starts) and high-level (such as the overall “danceability”) information for any song in the world. We analyze all the music we work with, and developers can upload their own audio to see everything we compute on a track via our API. Our analysis starts by pretending it was an ear: it will model the frequencies and loudness of a musical signal much the same way perceptual codecs like MP3 or AAC do. It then segments the audio into small pieces – roughly 200ms to 4s, depending on how fast things are happening in the song. For each segment we can tell you the pitch (in a 12-dimensional vector called chroma), the loudness (in an ADSR-style envelope) and the timbre, which is another 12 dimensional vector that represents the sound of the sound – what instruments there are, how noisy it is, etc. It also tracks beats across the signal, in subdivisions of the musical meter called tatums, and then per beat and bar, alongside larger song-level structure we call sections that denote choruses, intros, bridges and verses. \n\n\n\n That low level information can be combined through some useful applications of machine learning that Tristan and has team have built over the years to “understand” the song at a higher level. We emit song attributes such as danceability, energy, key, liveness, and speechiness, which aim to represent the aboutness of the song in single floating point scalars. These attributes are either heuristically or statistically observed from large testbeds: we work with musicians to label large swaths of ground truth audio against which to test and evaluate our models. Our audio analysis can be seen as an automated lead sheet or a computationally understandable overview of the song: how fast it is, how loud it gets, what instruments are in it. The data within the analysis is so fine grained that you can use it as a remix tool – it can chop up songs by individual segments or beats and rearrange them without anyone noticing.\n\n\n\n We don’t use either type of data alone to do recommendations. We always filter the world of music through the cultural approaches I showed above and then use the acoustic information to order or sort the results by song. A great test of a music recommender is to see how it deals with heavy metal ballads – you normally would expect other ballads by heavy metal bands. This requires a combination of the acoustic and cultural analysis working in concert. The acoustic information is obviously also useful for playlist generation and ordering, or keeping the mood of a recommendation list coherent. \n\n\n\nWhat’s next\n\n\n\n I’ve used every single automated music recommendation platform, technology or service. It’s obviously part of my job and it’s been astounding to watch the field (both academically and commercially) mature and test new approaches. We’ve come a long way from RINGO and while the Echo Nest-style system is undoubtedly the top of the pack these days as far as raw quality of automated results go, there’s still quite a lot of room to grow. I’ve been noticing two trends in the space that will certainly heat up in the years to come:\n\n\n\nSocial – filtering collaborative filtering\n\n\n\n This is my jam\n\n\n\n Social music discovery as embodied by some of my favorite music services such as This is my jam, Swarm.fm, Facebook’s music activity ticker and real time broadcasting services like the old Listening Room and its modern progentior Turntable.fm often have no or little automated music discovery. Friend-to-friend music recommendations enabled by social networks are extremely valuable in music discovery (and I personally rely on them quite often), but are not recommendation engines as they can not automatically predict anything when bereft of explicit social signals (and so they fail on scale.) The main amazing and useful feature of recommendation systems are that it can find things for you that you wouldn’t have otherwise come across.\n\n\n\n Even though that puts this kind of service outside the scope of this article, that doesn’t mean we should ignore the power of social recommendations. There’s something very obvious in the social fabric of these services that makes personal recommendations more valuable: people don’t like computers telling them what to do. \n\n\n\n There are some interesting new services that mix both the social aspects of recommendation with automated measures. This is my jam’s “related jams” is a first useful crack at this, as is Spotify’s recent “Discover” feature. You can almost see these as extensions of your social graph: if your friends haven’t yet caught onto Frank Ocean there might be signals that show they will get there soon, and using cultural filtering can get us there. And a lot of the power of social recommendations – that it comes from your friends – can tell the story better than just a raw list of “artists we think you would like.”\n\n\n\nListener intelligence\n\n\n\n When do you listen to music? Is it in the morning on your way to work? Is it on the weekends, relaxing at home? When you do it, how often do you listen to albums versus individual songs in a playlist? Do you idly turn on an automated radio station, or have your own playlists? Which services do you use and why? If it’s raining, do you find yourself putting on different music? The scariest thing about all the music recommendation systems I’ve gone over (including ours as of right now) is none of them look at this necessary listener context. \n\n\n\n There is a lot going on in this space, both internal stuff we can’t announce yet at Echo Nest, and new products I’m seeing coming out of Spotify and Facebook. We’re throwing our weight behind the taste profile – the API that represents musical activity on our servers. It’s sort of the scrobble 2.0: both representing playback activity as well as all the necessary context around it: your behaviors and patterns, your collection, your usage across services and maybe even domains. We’re even publishing APIs to do bulk analysis of the activity to surface attributes like “mainstreamness” or “taste-freeze,” the average active year of your favorite artists. This is more than activity mining as collaborative filtering sees it: it’s understanding everything about the listener we can, well beyond just making a prediction of taste based on purchase or streaming activity. All of these attributes and analysis might be part of the final frontier of music recommendation: understanding enough to really understand the music and the listener it’s directed to.\n\n\n\n – Brian (brian@echonest.com)\n\n\n\n Thanks to EVB for the edits\n\n\n\n\n\n \n\n\n I know they do a ton of acoustic analysis there but I don’t know if it’s used in radio or similar artists/songs. Probably.  ↩\n\n\n\n\n\n\n\n They use Gracenote’s CDDB data as well but I don’t know to what extent it appears in Genius.  ↩\n\n\n\n\n\n\n\n You can even claim that since you are listening to the Beatles, you are also listening to the individual members at the same time but let’s not get too ahead of the curve here  ↩\n\n\n\n\n\n\n\n Whenever I say NLP I mean the real NLP, the natural language processing NLP, not the creepy pseudoscience one.   ↩\n\n\n\n\n\n\n\n Released eventually as the Earworm example in Echo Nest Remix.  ↩","URL":"http://notes.variogr.am/post/37675885491/how-music-recommendation-works-and-doesnt-work","author":[{"family":"Whitman","given":"Brian"}],"accessed":{"date-parts":[["2013",10,20]]}}}],"schema":"https://github.com/citation-style-language/schema/raw/master/csl-citation.json"} </w:instrText>
      </w:r>
      <w:r w:rsidR="003F1FB9">
        <w:fldChar w:fldCharType="separate"/>
      </w:r>
      <w:r w:rsidR="000A5C3D" w:rsidRPr="000A5C3D">
        <w:rPr>
          <w:rFonts w:ascii="Calibri" w:hAnsi="Calibri"/>
        </w:rPr>
        <w:t>[14]</w:t>
      </w:r>
      <w:r w:rsidR="003F1FB9">
        <w:fldChar w:fldCharType="end"/>
      </w:r>
      <w:r>
        <w:t>.</w:t>
      </w:r>
    </w:p>
    <w:p w:rsidR="004662EF" w:rsidRDefault="004662EF" w:rsidP="00030150">
      <w:pPr>
        <w:pStyle w:val="Heading3"/>
      </w:pPr>
      <w:proofErr w:type="spellStart"/>
      <w:r>
        <w:t>Spotify</w:t>
      </w:r>
      <w:proofErr w:type="spellEnd"/>
    </w:p>
    <w:p w:rsidR="003F1FB9" w:rsidRDefault="003F1FB9">
      <w:proofErr w:type="spellStart"/>
      <w:r>
        <w:t>Spotify</w:t>
      </w:r>
      <w:proofErr w:type="spellEnd"/>
      <w:r>
        <w:t xml:space="preserve"> has the most diverse recommendation engine of the services covered in this text.  They use all of the methods of Pandora and Echo Nest</w:t>
      </w:r>
      <w:r w:rsidR="00791574">
        <w:t xml:space="preserve"> </w:t>
      </w:r>
      <w:r w:rsidR="00791574">
        <w:fldChar w:fldCharType="begin"/>
      </w:r>
      <w:r w:rsidR="000A5C3D">
        <w:instrText xml:space="preserve"> ADDIN ZOTERO_ITEM CSL_CITATION {"citationID":"BsKSKarw","properties":{"formattedCitation":"[15]","plainCitation":"[15]"},"citationItems":[{"id":42,"uris":["http://zotero.org/users/1641183/items/SIN355IW"],"uri":["http://zotero.org/users/1641183/items/SIN355IW"],"itemData":{"id":42,"type":"article","title":"Slide 1 - Recommendations at Spotify v4.pdf","URL":"http://files.meetup.com/1516886/Recommendations%20at%20Spotify%20v4.pdf","accessed":{"date-parts":[["2013",10,20]]}}}],"schema":"https://github.com/citation-style-language/schema/raw/master/csl-citation.json"} </w:instrText>
      </w:r>
      <w:r w:rsidR="00791574">
        <w:fldChar w:fldCharType="separate"/>
      </w:r>
      <w:r w:rsidR="000A5C3D" w:rsidRPr="000A5C3D">
        <w:rPr>
          <w:rFonts w:ascii="Calibri" w:hAnsi="Calibri"/>
        </w:rPr>
        <w:t>[15]</w:t>
      </w:r>
      <w:r w:rsidR="00791574">
        <w:fldChar w:fldCharType="end"/>
      </w:r>
      <w:r>
        <w:t xml:space="preserve">.  They are also leaders in much of the technology that they use for these purposes.  </w:t>
      </w:r>
      <w:r w:rsidR="00FD2864">
        <w:t>Additionally, they are</w:t>
      </w:r>
      <w:r w:rsidR="001D05BD">
        <w:t xml:space="preserve"> much more open about their policies and technologies than the other two services covered in</w:t>
      </w:r>
      <w:r w:rsidR="00FD2864">
        <w:t xml:space="preserve"> this paper.  Their approach is quite </w:t>
      </w:r>
      <w:r w:rsidR="001D05BD">
        <w:t>hybridized.</w:t>
      </w:r>
    </w:p>
    <w:p w:rsidR="001D05BD" w:rsidRDefault="000A5C3D">
      <w:r>
        <w:t xml:space="preserve">For content based filtering, </w:t>
      </w:r>
      <w:proofErr w:type="spellStart"/>
      <w:r>
        <w:t>Spotify</w:t>
      </w:r>
      <w:proofErr w:type="spellEnd"/>
      <w:r w:rsidR="001D05BD">
        <w:t xml:space="preserve"> uses fingerprinting for their music to offer </w:t>
      </w:r>
      <w:r w:rsidR="00791574">
        <w:t xml:space="preserve">recommendations based on content based filtering.  </w:t>
      </w:r>
      <w:proofErr w:type="spellStart"/>
      <w:r w:rsidR="00791574">
        <w:t>Echonest</w:t>
      </w:r>
      <w:proofErr w:type="spellEnd"/>
      <w:r w:rsidR="00791574">
        <w:t xml:space="preserve"> is partnered with </w:t>
      </w:r>
      <w:proofErr w:type="spellStart"/>
      <w:r w:rsidR="00791574">
        <w:t>Spotify</w:t>
      </w:r>
      <w:proofErr w:type="spellEnd"/>
      <w:r w:rsidR="00791574">
        <w:t xml:space="preserve">, so it is likely that they are using Echo Nest for at least some of the fingerprinting.  It is not clear whether </w:t>
      </w:r>
      <w:proofErr w:type="spellStart"/>
      <w:r w:rsidR="00791574">
        <w:t>Spotify</w:t>
      </w:r>
      <w:proofErr w:type="spellEnd"/>
      <w:r w:rsidR="00791574">
        <w:t xml:space="preserve"> does their own analysis of songs, though presentations given by </w:t>
      </w:r>
      <w:proofErr w:type="spellStart"/>
      <w:r w:rsidR="00791574">
        <w:t>Spotify</w:t>
      </w:r>
      <w:proofErr w:type="spellEnd"/>
      <w:r w:rsidR="00791574">
        <w:t xml:space="preserve"> make it appear that they are </w:t>
      </w:r>
      <w:r w:rsidR="00791574">
        <w:fldChar w:fldCharType="begin"/>
      </w:r>
      <w:r>
        <w:instrText xml:space="preserve"> ADDIN ZOTERO_ITEM CSL_CITATION {"citationID":"Dk4UtsKA","properties":{"formattedCitation":"[16]","plainCitation":"[16]"},"citationItems":[{"id":47,"uris":["http://zotero.org/users/1641183/items/W6MVJEMI"],"uri":["http://zotero.org/users/1641183/items/W6MVJEMI"],"itemData":{"id":47,"type":"motion_picture","title":"Music recommendations at Spotify","source":"vimeo.com","dimensions":"PT01H27M37S","abstract":"Spotify uses a range of large scale machine learning methods to find interesting music recommendations. Using large amounts of implicit data, collaborative filtering…","URL":"http://vimeo.com/57900625","author":[{"family":"Bernhardsson","given":"Erik"}],"issued":{"date-parts":[["2013",1,21]]},"accessed":{"date-parts":[["2013",10,21]]}}}],"schema":"https://github.com/citation-style-language/schema/raw/master/csl-citation.json"} </w:instrText>
      </w:r>
      <w:r w:rsidR="00791574">
        <w:fldChar w:fldCharType="separate"/>
      </w:r>
      <w:r w:rsidRPr="000A5C3D">
        <w:rPr>
          <w:rFonts w:ascii="Calibri" w:hAnsi="Calibri"/>
        </w:rPr>
        <w:t>[16]</w:t>
      </w:r>
      <w:r w:rsidR="00791574">
        <w:fldChar w:fldCharType="end"/>
      </w:r>
      <w:r w:rsidR="008551AE">
        <w:t>.  This classification is likely coupled with the non-analysis data that they use.</w:t>
      </w:r>
    </w:p>
    <w:p w:rsidR="002A3FED" w:rsidRDefault="000A5C3D">
      <w:r>
        <w:t xml:space="preserve">Much of the data that feeds the filtering models is gathered by web scrapers.  </w:t>
      </w:r>
      <w:r w:rsidR="008551AE">
        <w:t xml:space="preserve">They scrape data from open, public databases, and also from social media.  Scraping social media allows </w:t>
      </w:r>
      <w:proofErr w:type="spellStart"/>
      <w:r w:rsidR="008551AE">
        <w:t>Spotify</w:t>
      </w:r>
      <w:proofErr w:type="spellEnd"/>
      <w:r w:rsidR="008551AE">
        <w:t xml:space="preserve"> to potentially build a graph of similar users elsewhere on the web.  This can then be used to create a suggestion graph for those users</w:t>
      </w:r>
      <w:r w:rsidR="00E1304F">
        <w:t xml:space="preserve"> </w:t>
      </w:r>
      <w:r w:rsidR="00E1304F">
        <w:fldChar w:fldCharType="begin"/>
      </w:r>
      <w:r>
        <w:instrText xml:space="preserve"> ADDIN ZOTERO_ITEM CSL_CITATION {"citationID":"2kg8q98n8u","properties":{"formattedCitation":"[17]","plainCitation":"[17]"},"citationItems":[{"id":7,"uris":["http://zotero.org/users/1641183/items/MSUVFIBD"],"uri":["http://zotero.org/users/1641183/items/MSUVFIBD"],"itemData":{"id":7,"type":"chapter","title":"Using Rich Social Media Information for Music Recommendation via Hypergraph Model","container-title":"Social Media Modeling and Computing","publisher":"Springer London","page":"213-237","source":"link.springer.com","abstract":"There are various kinds of social media information, including different types of objects and relations among these objects, in music social communities such as Last.fm and Pandora. This information is valuable for music recommendation. However, there are two main challenges to exploit this rich social media information: (a) There are many different types of objects and relations in music social communities, which makes it difficult to develop a unified framework taking into account all objects and relations. (b) In these communities, some relations are much more sophisticated than pairwise relation, and thus cannot be simply modeled by a graph. We propose a novel music recommendation algorithm by using both multiple kinds of social media information and music acoustic-based content. Instead of graph, we use hypergraph to model the various objects and relations, and consider music recommendation as a ranking problem on this hypergraph. While an edge of an ordinary graph connects only two objects, a hyperedge represents a set of objects. In this way, hypergraph can be naturally used to model high-order relations.","URL":"http://link.springer.com/chapter/10.1007/978-0-85729-436-4_10","ISBN":"978-0-85729-435-7, 978-0-85729-436-4","language":"en","author":[{"family":"Tan","given":"Shulong"},{"family":"Bu","given":"Jiajun"},{"family":"Chen","given":"Chun"},{"family":"He","given":"Xiaofei"}],"editor":[{"family":"Hoi","given":"Steven C. H."},{"family":"Luo","given":"Jiebo"},{"family":"Boll","given":"Susanne"},{"family":"Xu","given":"Dong"},{"family":"Jin","given":"Rong"},{"family":"King","given":"Irwin"}],"issued":{"date-parts":[["2011",1,1]]},"accessed":{"date-parts":[["2013",10,20]]}}}],"schema":"https://github.com/citation-style-language/schema/raw/master/csl-citation.json"} </w:instrText>
      </w:r>
      <w:r w:rsidR="00E1304F">
        <w:fldChar w:fldCharType="separate"/>
      </w:r>
      <w:r w:rsidRPr="000A5C3D">
        <w:rPr>
          <w:rFonts w:ascii="Calibri" w:hAnsi="Calibri"/>
        </w:rPr>
        <w:t>[17]</w:t>
      </w:r>
      <w:r w:rsidR="00E1304F">
        <w:fldChar w:fldCharType="end"/>
      </w:r>
      <w:r w:rsidR="00E1304F">
        <w:t>.</w:t>
      </w:r>
      <w:r w:rsidR="00240162">
        <w:t xml:space="preserve">  </w:t>
      </w:r>
      <w:r w:rsidR="008551AE">
        <w:t xml:space="preserve">The data that </w:t>
      </w:r>
      <w:proofErr w:type="spellStart"/>
      <w:r w:rsidR="008551AE">
        <w:t>Spotify</w:t>
      </w:r>
      <w:proofErr w:type="spellEnd"/>
      <w:r w:rsidR="008551AE">
        <w:t xml:space="preserve"> gathers also </w:t>
      </w:r>
      <w:r>
        <w:t>contains</w:t>
      </w:r>
      <w:r w:rsidR="008551AE">
        <w:t xml:space="preserve"> social tags that can be analyzed and used for both collaborative filtering and content based filtering techniques</w:t>
      </w:r>
      <w:r w:rsidR="002D4373">
        <w:t xml:space="preserve"> </w:t>
      </w:r>
      <w:r w:rsidR="002D4373">
        <w:fldChar w:fldCharType="begin"/>
      </w:r>
      <w:r>
        <w:instrText xml:space="preserve"> ADDIN ZOTERO_ITEM CSL_CITATION {"citationID":"22hs1augun","properties":{"formattedCitation":"[18]","plainCitation":"[18]"},"citationItems":[{"id":21,"uris":["http://zotero.org/users/1641183/items/3SNSZSID"],"uri":["http://zotero.org/users/1641183/items/3SNSZSID"],"itemData":{"id":21,"type":"article-journal","title":"MusicBox: Personalized Music Recommendation Based on Cubic Analysis of Social Tags","container-title":"IEEE Transactions on Audio, Speech, and Language Processing","page":"407-412","volume":"18","issue":"2","source":"IEEE Xplore","abstract":"Social tagging is becoming increasingly popular in music information retrieval (MIR). It allows users to tag music items like songs, albums, or artists. Social tags are valuable to MIR, because they comprise a multifaced source of information about genre, style, mood, users' opinion, or instrumentation. In this paper, we examine the problem of personalized music recommendation based on social tags. We propose the modeling of social tagging data with three-order tensors, which capture cubic (three-way) correlations between users-tags-music items. The discovery of latent structure in this model is performed with the Higher Order Singular Value Decomposition (HOSVD), which helps to provide accurate and personalized recommendations, i.e., adapted to the particular users' preferences. To address the sparsity that incurs in social tagging data and further improve the quality of recommendation, we propose to enhance the model with a tag-propagation scheme that uses similarity values computed between the music items based on audio features. As a result, the proposed model effectively combines both information about social tags and audio features. The performance of the proposed method is examined experimentally with real data from Last.fm. Our results indicate the superiority of the proposed approach compared to existing methods that suppress the cubic relationships that are inherent in social tagging data. Additionally, our results suggest that the combination of social tagging data with audio features is preferable than the sole use of the former.","DOI":"10.1109/TASL.2009.2033973","ISSN":"1558-7916","shortTitle":"MusicBox","author":[{"family":"Nanopoulos","given":"A."},{"family":"Rafailidis","given":"D."},{"family":"Symeonidis","given":"P."},{"family":"Manolopoulos","given":"Y."}],"issued":{"date-parts":[["2010"]]}}}],"schema":"https://github.com/citation-style-language/schema/raw/master/csl-citation.json"} </w:instrText>
      </w:r>
      <w:r w:rsidR="002D4373">
        <w:fldChar w:fldCharType="separate"/>
      </w:r>
      <w:r w:rsidRPr="000A5C3D">
        <w:rPr>
          <w:rFonts w:ascii="Calibri" w:hAnsi="Calibri"/>
        </w:rPr>
        <w:t>[18]</w:t>
      </w:r>
      <w:r w:rsidR="002D4373">
        <w:fldChar w:fldCharType="end"/>
      </w:r>
      <w:r w:rsidR="008551AE">
        <w:t xml:space="preserve">.  </w:t>
      </w:r>
    </w:p>
    <w:p w:rsidR="00CA4FFC" w:rsidRDefault="008551AE" w:rsidP="002D4FEA">
      <w:r>
        <w:lastRenderedPageBreak/>
        <w:t xml:space="preserve">The hundreds of billions of data points that must be parsed through at </w:t>
      </w:r>
      <w:proofErr w:type="spellStart"/>
      <w:r>
        <w:t>Spotify</w:t>
      </w:r>
      <w:proofErr w:type="spellEnd"/>
      <w:r>
        <w:t xml:space="preserve"> </w:t>
      </w:r>
      <w:proofErr w:type="gramStart"/>
      <w:r>
        <w:t>is</w:t>
      </w:r>
      <w:proofErr w:type="gramEnd"/>
      <w:r>
        <w:t xml:space="preserve"> big enough that they spend a considerable amount of resources optimizing them.  One such way is via matrix factorization </w:t>
      </w:r>
      <w:r>
        <w:fldChar w:fldCharType="begin"/>
      </w:r>
      <w:r w:rsidR="000A5C3D">
        <w:instrText xml:space="preserve"> ADDIN ZOTERO_ITEM CSL_CITATION {"citationID":"lPuzzGVn","properties":{"formattedCitation":"[16]","plainCitation":"[16]"},"citationItems":[{"id":47,"uris":["http://zotero.org/users/1641183/items/W6MVJEMI"],"uri":["http://zotero.org/users/1641183/items/W6MVJEMI"],"itemData":{"id":47,"type":"motion_picture","title":"Music recommendations at Spotify","source":"vimeo.com","dimensions":"PT01H27M37S","abstract":"Spotify uses a range of large scale machine learning methods to find interesting music recommendations. Using large amounts of implicit data, collaborative filtering…","URL":"http://vimeo.com/57900625","author":[{"family":"Bernhardsson","given":"Erik"}],"issued":{"date-parts":[["2013",1,21]]},"accessed":{"date-parts":[["2013",10,21]]}}}],"schema":"https://github.com/citation-style-language/schema/raw/master/csl-citation.json"} </w:instrText>
      </w:r>
      <w:r>
        <w:fldChar w:fldCharType="separate"/>
      </w:r>
      <w:r w:rsidR="000A5C3D" w:rsidRPr="000A5C3D">
        <w:rPr>
          <w:rFonts w:ascii="Calibri" w:hAnsi="Calibri"/>
        </w:rPr>
        <w:t>[16]</w:t>
      </w:r>
      <w:r>
        <w:fldChar w:fldCharType="end"/>
      </w:r>
      <w:r>
        <w:t xml:space="preserve"> which is a way of decomposing matrices into more useful vectors </w:t>
      </w:r>
      <w:r>
        <w:fldChar w:fldCharType="begin"/>
      </w:r>
      <w:r w:rsidR="000A5C3D">
        <w:instrText xml:space="preserve"> ADDIN ZOTERO_ITEM CSL_CITATION {"citationID":"kfhlkemnd","properties":{"formattedCitation":"[19]","plainCitation":"[19]"},"citationItems":[{"id":51,"uris":["http://zotero.org/users/1641183/items/V625KN2B"],"uri":["http://zotero.org/users/1641183/items/V625KN2B"],"itemData":{"id":51,"type":"article-journal","title":"Algorithms for non-negative matrix factorization","container-title":"Advances in neural information processing systems","page":"556–562","volume":"13","source":"Google Scholar","author":[{"family":"Seung","given":"D."},{"family":"Lee","given":"L."}],"issued":{"date-parts":[["2001"]]},"accessed":{"date-parts":[["2013",10,21]]}}}],"schema":"https://github.com/citation-style-language/schema/raw/master/csl-citation.json"} </w:instrText>
      </w:r>
      <w:r>
        <w:fldChar w:fldCharType="separate"/>
      </w:r>
      <w:r w:rsidR="000A5C3D" w:rsidRPr="000A5C3D">
        <w:rPr>
          <w:rFonts w:ascii="Calibri" w:hAnsi="Calibri"/>
        </w:rPr>
        <w:t>[19]</w:t>
      </w:r>
      <w:r>
        <w:fldChar w:fldCharType="end"/>
      </w:r>
      <w:r w:rsidR="00933A65">
        <w:t xml:space="preserve">.  They use probabilistic models for finding appropriate decompositions of matrices.  They also use both explicit and implicit ratings for the </w:t>
      </w:r>
      <w:r w:rsidR="002D4FEA">
        <w:t>collaborative filtering models.</w:t>
      </w:r>
    </w:p>
    <w:p w:rsidR="008551AE" w:rsidRDefault="00933A65" w:rsidP="00933A65">
      <w:pPr>
        <w:pStyle w:val="Heading2"/>
      </w:pPr>
      <w:r>
        <w:t>Conclusion</w:t>
      </w:r>
      <w:r w:rsidR="008551AE">
        <w:t xml:space="preserve"> </w:t>
      </w:r>
    </w:p>
    <w:p w:rsidR="000A5C3D" w:rsidRDefault="00933A65">
      <w:r>
        <w:t xml:space="preserve">The world of recommendation engines is rapidly expanding and becoming more necessary every year.  In the context of music streaming services, there does not seem to be a </w:t>
      </w:r>
      <w:r>
        <w:rPr>
          <w:i/>
        </w:rPr>
        <w:t>best</w:t>
      </w:r>
      <w:r>
        <w:t xml:space="preserve"> way to do recommendations.  The most popular is collaborative filtering, though, content based filtering is also in wide use.  For further research, it would be interesting to find out how different streaming services scale the processes.  When databases can no longer fit on hard drives, analyzing them requires novel technologies.</w:t>
      </w:r>
      <w:r w:rsidR="000A5C3D">
        <w:t xml:space="preserve">  One of the largest bottlenecks in the industry right now is the technology for creating these real time systems.  </w:t>
      </w:r>
    </w:p>
    <w:p w:rsidR="000A5083" w:rsidRDefault="000A5C3D">
      <w:r>
        <w:t xml:space="preserve">The closer to real time the models can be, the more accurate suggestions will be.  Twitter faced this issue, and solved it by creating Storm, and using Nathan </w:t>
      </w:r>
      <w:proofErr w:type="spellStart"/>
      <w:r>
        <w:t>Marz’s</w:t>
      </w:r>
      <w:proofErr w:type="spellEnd"/>
      <w:r>
        <w:t xml:space="preserve"> lambda architecture </w:t>
      </w:r>
      <w:r>
        <w:fldChar w:fldCharType="begin"/>
      </w:r>
      <w:r>
        <w:instrText xml:space="preserve"> ADDIN ZOTERO_ITEM CSL_CITATION {"citationID":"hm2dovq5e","properties":{"formattedCitation":"[21]","plainCitation":"[21]"},"citationItems":[{"id":52,"uris":["http://zotero.org/users/1641183/items/2IPF438E"],"uri":["http://zotero.org/users/1641183/items/2IPF438E"],"itemData":{"id":52,"type":"motion_picture","title":"Runaway complexity in Big Data systems... and a plan to stop it - Nathan Marz","source":"YouTube","dimensions":"2700 seconds","abstract":"A short description of Nathan's talk from GOTO Aarhus 2012:\n\nIn this talk you'll learn:\n\n- How a huge amount of complexity stems from the CRUD paradigm, and why you only need (and want) CR\n- Why embracing immutability is the key to simplifying data systems\n- Where NoSQL fits into the big picture\n- The \"Lambda Architecture\": a generic approach to building data systems using a combination of batch processing and realtime processing","URL":"http://www.youtube.com/watch?v=ucHjyb6jv08&amp;feature=youtube_gdata_player","issued":{"date-parts":[["2013",3,27]]},"accessed":{"date-parts":[["2013",10,23]]}}}],"schema":"https://github.com/citation-style-language/schema/raw/master/csl-citation.json"} </w:instrText>
      </w:r>
      <w:r>
        <w:fldChar w:fldCharType="separate"/>
      </w:r>
      <w:r w:rsidRPr="000A5C3D">
        <w:rPr>
          <w:rFonts w:ascii="Cambria" w:hAnsi="Cambria"/>
        </w:rPr>
        <w:t>[21]</w:t>
      </w:r>
      <w:r>
        <w:fldChar w:fldCharType="end"/>
      </w:r>
      <w:r>
        <w:t xml:space="preserve">.  This architecture replaces a monolithic batch processing unit with a real-time streaming unit and a batch processing unit.  Storm made a splash in the open source community because it was a powerful stream processing framework.  Recently, LinkedIn has released </w:t>
      </w:r>
      <w:proofErr w:type="spellStart"/>
      <w:r>
        <w:t>Samza</w:t>
      </w:r>
      <w:proofErr w:type="spellEnd"/>
      <w:r>
        <w:t xml:space="preserve">, which appears to be similar to storm </w:t>
      </w:r>
      <w:r w:rsidR="0072383C">
        <w:fldChar w:fldCharType="begin"/>
      </w:r>
      <w:r w:rsidR="0072383C">
        <w:instrText xml:space="preserve"> ADDIN ZOTERO_ITEM CSL_CITATION {"citationID":"5ic92c9s7","properties":{"formattedCitation":"[22]","plainCitation":"[22]"},"citationItems":[{"id":53,"uris":["http://zotero.org/users/1641183/items/S9RUGM45"],"uri":["http://zotero.org/users/1641183/items/S9RUGM45"],"itemData":{"id":53,"type":"webpage","title":"Apache Samza: LinkedIn&amp;#039;s Real-time Stream Processing Framework","abstract":"We're seeking intelligent problem solvers who are inspired and motivated to change the world.","URL":"http://engineering.linkedin.com/data-streams/apache-samza-linkedins-real-time-stream-processing-framework","shortTitle":"Apache Samza","accessed":{"date-parts":[["2013",10,23]]}}}],"schema":"https://github.com/citation-style-language/schema/raw/master/csl-citation.json"} </w:instrText>
      </w:r>
      <w:r w:rsidR="0072383C">
        <w:fldChar w:fldCharType="separate"/>
      </w:r>
      <w:r w:rsidR="0072383C" w:rsidRPr="0072383C">
        <w:rPr>
          <w:rFonts w:ascii="Cambria" w:hAnsi="Cambria"/>
        </w:rPr>
        <w:t>[22]</w:t>
      </w:r>
      <w:r w:rsidR="0072383C">
        <w:fldChar w:fldCharType="end"/>
      </w:r>
      <w:r w:rsidR="0072383C">
        <w:t xml:space="preserve">.  If and when someone comes up with a reasonable algorithm for stream processing of collaborative and content based filtering, the world of recommendations will change dramatically.  The paradigms for developing complex map reduce jobs in </w:t>
      </w:r>
      <w:proofErr w:type="spellStart"/>
      <w:r w:rsidR="0072383C">
        <w:t>hadoop</w:t>
      </w:r>
      <w:proofErr w:type="spellEnd"/>
      <w:r w:rsidR="0072383C">
        <w:t xml:space="preserve"> will transform to paradigms for creating processing nodes in a complex topology for stream processing.  </w:t>
      </w:r>
    </w:p>
    <w:p w:rsidR="0072383C" w:rsidRPr="00933A65" w:rsidRDefault="0072383C">
      <w:r>
        <w:t xml:space="preserve">In the music space, we are very close to being able to produce impressively pleasant music via computers.  As stream processing becomes more powerful and the media datasets become larger, I predict that we will see the advent of music composition by computers.  Our recommendation engines will become so good that they will be able to compose music themselves.  An endless stream of unique music will be created by computers that are fed with songs and data about those songs.  </w:t>
      </w:r>
      <w:proofErr w:type="spellStart"/>
      <w:r>
        <w:t>Echonest</w:t>
      </w:r>
      <w:proofErr w:type="spellEnd"/>
      <w:r>
        <w:t xml:space="preserve"> has already proven some of the concepts behind this </w:t>
      </w:r>
      <w:r>
        <w:fldChar w:fldCharType="begin"/>
      </w:r>
      <w:r>
        <w:instrText xml:space="preserve"> ADDIN ZOTERO_ITEM CSL_CITATION {"citationID":"38j9nodfe","properties":{"formattedCitation":"[23]","plainCitation":"[23]"},"citationItems":[{"id":55,"uris":["http://zotero.org/users/1641183/items/8HWP3Z9Q"],"uri":["http://zotero.org/users/1641183/items/8HWP3Z9Q"],"itemData":{"id":55,"type":"webpage","title":"Echo Nest Remix","container-title":"Echo Nest Remix","URL":"http://echonest.github.io/remix/examples.html","author":[{"family":"Echo Nest","given":""}],"accessed":{"date-parts":[["2013",10,23]]}}}],"schema":"https://github.com/citation-style-language/schema/raw/master/csl-citation.json"} </w:instrText>
      </w:r>
      <w:r>
        <w:fldChar w:fldCharType="separate"/>
      </w:r>
      <w:r w:rsidRPr="0072383C">
        <w:rPr>
          <w:rFonts w:ascii="Cambria" w:hAnsi="Cambria"/>
        </w:rPr>
        <w:t>[23]</w:t>
      </w:r>
      <w:r>
        <w:fldChar w:fldCharType="end"/>
      </w:r>
      <w:r>
        <w:t>.  The only question that remains to be answered is: will anyone care?</w:t>
      </w:r>
      <w:bookmarkStart w:id="0" w:name="_GoBack"/>
      <w:bookmarkEnd w:id="0"/>
    </w:p>
    <w:p w:rsidR="000A5083" w:rsidRDefault="00E1304F" w:rsidP="00192C15">
      <w:pPr>
        <w:pStyle w:val="Heading2"/>
      </w:pPr>
      <w:r>
        <w:t>Bibliography</w:t>
      </w:r>
    </w:p>
    <w:p w:rsidR="0072383C" w:rsidRPr="0072383C" w:rsidRDefault="00E1304F" w:rsidP="0072383C">
      <w:pPr>
        <w:pStyle w:val="Bibliography"/>
        <w:rPr>
          <w:rFonts w:ascii="Calibri" w:hAnsi="Calibri" w:cs="Times New Roman"/>
          <w:szCs w:val="24"/>
        </w:rPr>
      </w:pPr>
      <w:r>
        <w:fldChar w:fldCharType="begin"/>
      </w:r>
      <w:r w:rsidR="0072383C">
        <w:instrText xml:space="preserve"> ADDIN ZOTERO_BIBL {"uncited":[["http://zotero.org/users/1641183/items/34KJE4PI"],["http://zotero.org/users/1641183/items/2IPF438E"],["http://zotero.org/users/1641183/items/S9RUGM45"],["http://zotero.org/users/1641183/items/8HWP3Z9Q"]],"custom":[[["http://zotero.org/users/1641183/items/34KJE4PI"],"[8]   Olga Veksler, \\uc0\\u8220{}CS434a/541a: Pattern Recognition - KNN\\uc0\\u8221{}."],[["http://zotero.org/users/1641183/items/SIN355IW"],"[16]\\tab{}\\uc0\\u8220{}Recommendations at Spotify v4\\uc0\\u8221{} [Presentation Slides]. Available: http://files.meetup.com/1516886/Recommendations%20at%20Spotify%20v4.pdf. [Accessed: 20-Oct-2013]"]]} CSL_BIBLIOGRAPHY </w:instrText>
      </w:r>
      <w:r>
        <w:fldChar w:fldCharType="separate"/>
      </w:r>
      <w:r w:rsidR="0072383C" w:rsidRPr="0072383C">
        <w:rPr>
          <w:rFonts w:ascii="Calibri" w:hAnsi="Calibri" w:cs="Times New Roman"/>
          <w:szCs w:val="24"/>
        </w:rPr>
        <w:t>[1]</w:t>
      </w:r>
      <w:r w:rsidR="0072383C" w:rsidRPr="0072383C">
        <w:rPr>
          <w:rFonts w:ascii="Calibri" w:hAnsi="Calibri" w:cs="Times New Roman"/>
          <w:szCs w:val="24"/>
        </w:rPr>
        <w:tab/>
        <w:t xml:space="preserve">S. K. Lee, Y. H. Cho, and S. H. Kim, “Collaborative filtering with ordinal scale-based implicit ratings for mobile music recommendations,” </w:t>
      </w:r>
      <w:r w:rsidR="0072383C" w:rsidRPr="0072383C">
        <w:rPr>
          <w:rFonts w:ascii="Calibri" w:hAnsi="Calibri" w:cs="Times New Roman"/>
          <w:i/>
          <w:iCs/>
          <w:szCs w:val="24"/>
        </w:rPr>
        <w:t>Inf. Sci.</w:t>
      </w:r>
      <w:r w:rsidR="0072383C" w:rsidRPr="0072383C">
        <w:rPr>
          <w:rFonts w:ascii="Calibri" w:hAnsi="Calibri" w:cs="Times New Roman"/>
          <w:szCs w:val="24"/>
        </w:rPr>
        <w:t>, vol. 180, no. 11, pp. 2142–2155, Jun. 2010.</w:t>
      </w:r>
    </w:p>
    <w:p w:rsidR="0072383C" w:rsidRPr="0072383C" w:rsidRDefault="0072383C" w:rsidP="0072383C">
      <w:pPr>
        <w:pStyle w:val="Bibliography"/>
        <w:rPr>
          <w:rFonts w:ascii="Calibri" w:hAnsi="Calibri" w:cs="Times New Roman"/>
          <w:szCs w:val="24"/>
        </w:rPr>
      </w:pPr>
      <w:proofErr w:type="gramStart"/>
      <w:r w:rsidRPr="0072383C">
        <w:rPr>
          <w:rFonts w:ascii="Calibri" w:hAnsi="Calibri" w:cs="Times New Roman"/>
          <w:szCs w:val="24"/>
        </w:rPr>
        <w:t>[2]</w:t>
      </w:r>
      <w:r w:rsidRPr="0072383C">
        <w:rPr>
          <w:rFonts w:ascii="Calibri" w:hAnsi="Calibri" w:cs="Times New Roman"/>
          <w:szCs w:val="24"/>
        </w:rPr>
        <w:tab/>
        <w:t xml:space="preserve">V. </w:t>
      </w:r>
      <w:proofErr w:type="spellStart"/>
      <w:r w:rsidRPr="0072383C">
        <w:rPr>
          <w:rFonts w:ascii="Calibri" w:hAnsi="Calibri" w:cs="Times New Roman"/>
          <w:szCs w:val="24"/>
        </w:rPr>
        <w:t>Formoso</w:t>
      </w:r>
      <w:proofErr w:type="spellEnd"/>
      <w:r w:rsidRPr="0072383C">
        <w:rPr>
          <w:rFonts w:ascii="Calibri" w:hAnsi="Calibri" w:cs="Times New Roman"/>
          <w:szCs w:val="24"/>
        </w:rPr>
        <w:t xml:space="preserve">, F. </w:t>
      </w:r>
      <w:proofErr w:type="spellStart"/>
      <w:r w:rsidRPr="0072383C">
        <w:rPr>
          <w:rFonts w:ascii="Calibri" w:hAnsi="Calibri" w:cs="Times New Roman"/>
          <w:szCs w:val="24"/>
        </w:rPr>
        <w:t>Cacheda</w:t>
      </w:r>
      <w:proofErr w:type="spellEnd"/>
      <w:r w:rsidRPr="0072383C">
        <w:rPr>
          <w:rFonts w:ascii="Calibri" w:hAnsi="Calibri" w:cs="Times New Roman"/>
          <w:szCs w:val="24"/>
        </w:rPr>
        <w:t xml:space="preserve">, and V. </w:t>
      </w:r>
      <w:proofErr w:type="spellStart"/>
      <w:r w:rsidRPr="0072383C">
        <w:rPr>
          <w:rFonts w:ascii="Calibri" w:hAnsi="Calibri" w:cs="Times New Roman"/>
          <w:szCs w:val="24"/>
        </w:rPr>
        <w:t>Carneiro</w:t>
      </w:r>
      <w:proofErr w:type="spellEnd"/>
      <w:r w:rsidRPr="0072383C">
        <w:rPr>
          <w:rFonts w:ascii="Calibri" w:hAnsi="Calibri" w:cs="Times New Roman"/>
          <w:szCs w:val="24"/>
        </w:rPr>
        <w:t xml:space="preserve">, “Algorithms for Efficient Collaborative Filtering,” in </w:t>
      </w:r>
      <w:r w:rsidRPr="0072383C">
        <w:rPr>
          <w:rFonts w:ascii="Calibri" w:hAnsi="Calibri" w:cs="Times New Roman"/>
          <w:i/>
          <w:iCs/>
          <w:szCs w:val="24"/>
        </w:rPr>
        <w:t>Efficiency Issues in Information Retrieval Workshop</w:t>
      </w:r>
      <w:r w:rsidRPr="0072383C">
        <w:rPr>
          <w:rFonts w:ascii="Calibri" w:hAnsi="Calibri" w:cs="Times New Roman"/>
          <w:szCs w:val="24"/>
        </w:rPr>
        <w:t>, p. 17.</w:t>
      </w:r>
      <w:proofErr w:type="gramEnd"/>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3]</w:t>
      </w:r>
      <w:r w:rsidRPr="0072383C">
        <w:rPr>
          <w:rFonts w:ascii="Calibri" w:hAnsi="Calibri" w:cs="Times New Roman"/>
          <w:szCs w:val="24"/>
        </w:rPr>
        <w:tab/>
        <w:t xml:space="preserve">T. Cover and P. Hart, “Nearest neighbor pattern classification,” </w:t>
      </w:r>
      <w:r w:rsidRPr="0072383C">
        <w:rPr>
          <w:rFonts w:ascii="Calibri" w:hAnsi="Calibri" w:cs="Times New Roman"/>
          <w:i/>
          <w:iCs/>
          <w:szCs w:val="24"/>
        </w:rPr>
        <w:t>IEEE Trans. Inf. Theory</w:t>
      </w:r>
      <w:r w:rsidRPr="0072383C">
        <w:rPr>
          <w:rFonts w:ascii="Calibri" w:hAnsi="Calibri" w:cs="Times New Roman"/>
          <w:szCs w:val="24"/>
        </w:rPr>
        <w:t>, vol. 13, no. 1, pp. 21–27, 1967.</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4]</w:t>
      </w:r>
      <w:r w:rsidRPr="0072383C">
        <w:rPr>
          <w:rFonts w:ascii="Calibri" w:hAnsi="Calibri" w:cs="Times New Roman"/>
          <w:szCs w:val="24"/>
        </w:rPr>
        <w:tab/>
        <w:t xml:space="preserve">S. </w:t>
      </w:r>
      <w:proofErr w:type="spellStart"/>
      <w:r w:rsidRPr="0072383C">
        <w:rPr>
          <w:rFonts w:ascii="Calibri" w:hAnsi="Calibri" w:cs="Times New Roman"/>
          <w:szCs w:val="24"/>
        </w:rPr>
        <w:t>Arya</w:t>
      </w:r>
      <w:proofErr w:type="spellEnd"/>
      <w:r w:rsidRPr="0072383C">
        <w:rPr>
          <w:rFonts w:ascii="Calibri" w:hAnsi="Calibri" w:cs="Times New Roman"/>
          <w:szCs w:val="24"/>
        </w:rPr>
        <w:t xml:space="preserve">, D. M. Mount, N. S. Netanyahu, R. Silverman, and A. Y. Wu, “An optimal algorithm for approximate nearest neighbor searching fixed dimensions,” </w:t>
      </w:r>
      <w:r w:rsidRPr="0072383C">
        <w:rPr>
          <w:rFonts w:ascii="Calibri" w:hAnsi="Calibri" w:cs="Times New Roman"/>
          <w:i/>
          <w:iCs/>
          <w:szCs w:val="24"/>
        </w:rPr>
        <w:t>J ACM</w:t>
      </w:r>
      <w:r w:rsidRPr="0072383C">
        <w:rPr>
          <w:rFonts w:ascii="Calibri" w:hAnsi="Calibri" w:cs="Times New Roman"/>
          <w:szCs w:val="24"/>
        </w:rPr>
        <w:t>, vol. 45, no. 6, pp. 891–923, Nov. 1998.</w:t>
      </w:r>
    </w:p>
    <w:p w:rsidR="0072383C" w:rsidRPr="0072383C" w:rsidRDefault="0072383C" w:rsidP="0072383C">
      <w:pPr>
        <w:pStyle w:val="Bibliography"/>
        <w:rPr>
          <w:rFonts w:ascii="Calibri" w:hAnsi="Calibri" w:cs="Times New Roman"/>
          <w:szCs w:val="24"/>
        </w:rPr>
      </w:pPr>
      <w:proofErr w:type="gramStart"/>
      <w:r w:rsidRPr="0072383C">
        <w:rPr>
          <w:rFonts w:ascii="Calibri" w:hAnsi="Calibri" w:cs="Times New Roman"/>
          <w:szCs w:val="24"/>
        </w:rPr>
        <w:t>[5]</w:t>
      </w:r>
      <w:r w:rsidRPr="0072383C">
        <w:rPr>
          <w:rFonts w:ascii="Calibri" w:hAnsi="Calibri" w:cs="Times New Roman"/>
          <w:szCs w:val="24"/>
        </w:rPr>
        <w:tab/>
        <w:t xml:space="preserve">M. Slaney and M. Casey, “Locality-Sensitive Hashing for Finding Nearest Neighbors [Lecture Notes],” </w:t>
      </w:r>
      <w:r w:rsidRPr="0072383C">
        <w:rPr>
          <w:rFonts w:ascii="Calibri" w:hAnsi="Calibri" w:cs="Times New Roman"/>
          <w:i/>
          <w:iCs/>
          <w:szCs w:val="24"/>
        </w:rPr>
        <w:t>IEEE Signal Process.</w:t>
      </w:r>
      <w:proofErr w:type="gramEnd"/>
      <w:r w:rsidRPr="0072383C">
        <w:rPr>
          <w:rFonts w:ascii="Calibri" w:hAnsi="Calibri" w:cs="Times New Roman"/>
          <w:i/>
          <w:iCs/>
          <w:szCs w:val="24"/>
        </w:rPr>
        <w:t xml:space="preserve"> Mag.</w:t>
      </w:r>
      <w:r w:rsidRPr="0072383C">
        <w:rPr>
          <w:rFonts w:ascii="Calibri" w:hAnsi="Calibri" w:cs="Times New Roman"/>
          <w:szCs w:val="24"/>
        </w:rPr>
        <w:t>, vol. 25, no. 2, pp. 128–131, Mar. 2008.</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lastRenderedPageBreak/>
        <w:t>[6]</w:t>
      </w:r>
      <w:r w:rsidRPr="0072383C">
        <w:rPr>
          <w:rFonts w:ascii="Calibri" w:hAnsi="Calibri" w:cs="Times New Roman"/>
          <w:szCs w:val="24"/>
        </w:rPr>
        <w:tab/>
        <w:t xml:space="preserve">G. </w:t>
      </w:r>
      <w:proofErr w:type="spellStart"/>
      <w:r w:rsidRPr="0072383C">
        <w:rPr>
          <w:rFonts w:ascii="Calibri" w:hAnsi="Calibri" w:cs="Times New Roman"/>
          <w:szCs w:val="24"/>
        </w:rPr>
        <w:t>Tsoumakas</w:t>
      </w:r>
      <w:proofErr w:type="spellEnd"/>
      <w:r w:rsidRPr="0072383C">
        <w:rPr>
          <w:rFonts w:ascii="Calibri" w:hAnsi="Calibri" w:cs="Times New Roman"/>
          <w:szCs w:val="24"/>
        </w:rPr>
        <w:t xml:space="preserve"> and I. </w:t>
      </w:r>
      <w:proofErr w:type="spellStart"/>
      <w:r w:rsidRPr="0072383C">
        <w:rPr>
          <w:rFonts w:ascii="Calibri" w:hAnsi="Calibri" w:cs="Times New Roman"/>
          <w:szCs w:val="24"/>
        </w:rPr>
        <w:t>Katakis</w:t>
      </w:r>
      <w:proofErr w:type="spellEnd"/>
      <w:r w:rsidRPr="0072383C">
        <w:rPr>
          <w:rFonts w:ascii="Calibri" w:hAnsi="Calibri" w:cs="Times New Roman"/>
          <w:szCs w:val="24"/>
        </w:rPr>
        <w:t xml:space="preserve">, “Multi-label classification: An overview,” </w:t>
      </w:r>
      <w:r w:rsidRPr="0072383C">
        <w:rPr>
          <w:rFonts w:ascii="Calibri" w:hAnsi="Calibri" w:cs="Times New Roman"/>
          <w:i/>
          <w:iCs/>
          <w:szCs w:val="24"/>
        </w:rPr>
        <w:t xml:space="preserve">Int. J. Data </w:t>
      </w:r>
      <w:proofErr w:type="spellStart"/>
      <w:r w:rsidRPr="0072383C">
        <w:rPr>
          <w:rFonts w:ascii="Calibri" w:hAnsi="Calibri" w:cs="Times New Roman"/>
          <w:i/>
          <w:iCs/>
          <w:szCs w:val="24"/>
        </w:rPr>
        <w:t>Warehous</w:t>
      </w:r>
      <w:proofErr w:type="spellEnd"/>
      <w:r w:rsidRPr="0072383C">
        <w:rPr>
          <w:rFonts w:ascii="Calibri" w:hAnsi="Calibri" w:cs="Times New Roman"/>
          <w:i/>
          <w:iCs/>
          <w:szCs w:val="24"/>
        </w:rPr>
        <w:t>. Min. IJDWM</w:t>
      </w:r>
      <w:r w:rsidRPr="0072383C">
        <w:rPr>
          <w:rFonts w:ascii="Calibri" w:hAnsi="Calibri" w:cs="Times New Roman"/>
          <w:szCs w:val="24"/>
        </w:rPr>
        <w:t>, vol. 3, no. 3, pp. 1–13, 2007.</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7]</w:t>
      </w:r>
      <w:r w:rsidRPr="0072383C">
        <w:rPr>
          <w:rFonts w:ascii="Calibri" w:hAnsi="Calibri" w:cs="Times New Roman"/>
          <w:szCs w:val="24"/>
        </w:rPr>
        <w:tab/>
        <w:t xml:space="preserve">H. Zhang, “The optimality of naive Bayes,” </w:t>
      </w:r>
      <w:proofErr w:type="gramStart"/>
      <w:r w:rsidRPr="0072383C">
        <w:rPr>
          <w:rFonts w:ascii="Calibri" w:hAnsi="Calibri" w:cs="Times New Roman"/>
          <w:i/>
          <w:iCs/>
          <w:szCs w:val="24"/>
        </w:rPr>
        <w:t>A</w:t>
      </w:r>
      <w:proofErr w:type="gramEnd"/>
      <w:r w:rsidRPr="0072383C">
        <w:rPr>
          <w:rFonts w:ascii="Calibri" w:hAnsi="Calibri" w:cs="Times New Roman"/>
          <w:i/>
          <w:iCs/>
          <w:szCs w:val="24"/>
        </w:rPr>
        <w:t xml:space="preserve"> </w:t>
      </w:r>
      <w:proofErr w:type="spellStart"/>
      <w:r w:rsidRPr="0072383C">
        <w:rPr>
          <w:rFonts w:ascii="Calibri" w:hAnsi="Calibri" w:cs="Times New Roman"/>
          <w:i/>
          <w:iCs/>
          <w:szCs w:val="24"/>
        </w:rPr>
        <w:t>A</w:t>
      </w:r>
      <w:proofErr w:type="spellEnd"/>
      <w:r w:rsidRPr="0072383C">
        <w:rPr>
          <w:rFonts w:ascii="Calibri" w:hAnsi="Calibri" w:cs="Times New Roman"/>
          <w:szCs w:val="24"/>
        </w:rPr>
        <w:t>, vol. 1, no. 2, p. 3, 2004.</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8]</w:t>
      </w:r>
      <w:r w:rsidRPr="0072383C">
        <w:rPr>
          <w:rFonts w:ascii="Calibri" w:hAnsi="Calibri" w:cs="Times New Roman"/>
          <w:szCs w:val="24"/>
        </w:rPr>
        <w:tab/>
        <w:t xml:space="preserve">Netflix, “Netflix Prize: Home,” </w:t>
      </w:r>
      <w:r w:rsidRPr="0072383C">
        <w:rPr>
          <w:rFonts w:ascii="Calibri" w:hAnsi="Calibri" w:cs="Times New Roman"/>
          <w:i/>
          <w:iCs/>
          <w:szCs w:val="24"/>
        </w:rPr>
        <w:t>Netflix Prize</w:t>
      </w:r>
      <w:r w:rsidRPr="0072383C">
        <w:rPr>
          <w:rFonts w:ascii="Calibri" w:hAnsi="Calibri" w:cs="Times New Roman"/>
          <w:szCs w:val="24"/>
        </w:rPr>
        <w:t xml:space="preserve">. </w:t>
      </w:r>
      <w:proofErr w:type="gramStart"/>
      <w:r w:rsidRPr="0072383C">
        <w:rPr>
          <w:rFonts w:ascii="Calibri" w:hAnsi="Calibri" w:cs="Times New Roman"/>
          <w:szCs w:val="24"/>
        </w:rPr>
        <w:t>[Online].</w:t>
      </w:r>
      <w:proofErr w:type="gramEnd"/>
      <w:r w:rsidRPr="0072383C">
        <w:rPr>
          <w:rFonts w:ascii="Calibri" w:hAnsi="Calibri" w:cs="Times New Roman"/>
          <w:szCs w:val="24"/>
        </w:rPr>
        <w:t xml:space="preserve"> Available: http://www.netflixprize.com/. </w:t>
      </w:r>
      <w:proofErr w:type="gramStart"/>
      <w:r w:rsidRPr="0072383C">
        <w:rPr>
          <w:rFonts w:ascii="Calibri" w:hAnsi="Calibri" w:cs="Times New Roman"/>
          <w:szCs w:val="24"/>
        </w:rPr>
        <w:t>[Accessed: 20-Oct-2013].</w:t>
      </w:r>
      <w:proofErr w:type="gramEnd"/>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9]</w:t>
      </w:r>
      <w:r w:rsidRPr="0072383C">
        <w:rPr>
          <w:rFonts w:ascii="Calibri" w:hAnsi="Calibri" w:cs="Times New Roman"/>
          <w:szCs w:val="24"/>
        </w:rPr>
        <w:tab/>
        <w:t xml:space="preserve">J. Bobadilla, F. Ortega, A. Hernando, and A. Gutiérrez, “Recommender systems survey,” </w:t>
      </w:r>
      <w:proofErr w:type="spellStart"/>
      <w:r w:rsidRPr="0072383C">
        <w:rPr>
          <w:rFonts w:ascii="Calibri" w:hAnsi="Calibri" w:cs="Times New Roman"/>
          <w:i/>
          <w:iCs/>
          <w:szCs w:val="24"/>
        </w:rPr>
        <w:t>Knowl</w:t>
      </w:r>
      <w:proofErr w:type="spellEnd"/>
      <w:r w:rsidRPr="0072383C">
        <w:rPr>
          <w:rFonts w:ascii="Calibri" w:hAnsi="Calibri" w:cs="Times New Roman"/>
          <w:i/>
          <w:iCs/>
          <w:szCs w:val="24"/>
        </w:rPr>
        <w:t>.-Based Syst.</w:t>
      </w:r>
      <w:r w:rsidRPr="0072383C">
        <w:rPr>
          <w:rFonts w:ascii="Calibri" w:hAnsi="Calibri" w:cs="Times New Roman"/>
          <w:szCs w:val="24"/>
        </w:rPr>
        <w:t>, vol. 46, pp. 109–132, Jul. 2013.</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0]</w:t>
      </w:r>
      <w:r w:rsidRPr="0072383C">
        <w:rPr>
          <w:rFonts w:ascii="Calibri" w:hAnsi="Calibri" w:cs="Times New Roman"/>
          <w:szCs w:val="24"/>
        </w:rPr>
        <w:tab/>
        <w:t xml:space="preserve">D. T. Lee and A. Yamamoto, “Wavelet analysis: Theory and applications,” </w:t>
      </w:r>
      <w:r w:rsidRPr="0072383C">
        <w:rPr>
          <w:rFonts w:ascii="Calibri" w:hAnsi="Calibri" w:cs="Times New Roman"/>
          <w:i/>
          <w:iCs/>
          <w:szCs w:val="24"/>
        </w:rPr>
        <w:t>Hewlett Packard J.</w:t>
      </w:r>
      <w:r w:rsidRPr="0072383C">
        <w:rPr>
          <w:rFonts w:ascii="Calibri" w:hAnsi="Calibri" w:cs="Times New Roman"/>
          <w:szCs w:val="24"/>
        </w:rPr>
        <w:t>, vol. 45, pp. 44–44, 1994.</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1]</w:t>
      </w:r>
      <w:r w:rsidRPr="0072383C">
        <w:rPr>
          <w:rFonts w:ascii="Calibri" w:hAnsi="Calibri" w:cs="Times New Roman"/>
          <w:szCs w:val="24"/>
        </w:rPr>
        <w:tab/>
        <w:t xml:space="preserve">G. D. </w:t>
      </w:r>
      <w:proofErr w:type="spellStart"/>
      <w:r w:rsidRPr="0072383C">
        <w:rPr>
          <w:rFonts w:ascii="Calibri" w:hAnsi="Calibri" w:cs="Times New Roman"/>
          <w:szCs w:val="24"/>
        </w:rPr>
        <w:t>Bergland</w:t>
      </w:r>
      <w:proofErr w:type="spellEnd"/>
      <w:r w:rsidRPr="0072383C">
        <w:rPr>
          <w:rFonts w:ascii="Calibri" w:hAnsi="Calibri" w:cs="Times New Roman"/>
          <w:szCs w:val="24"/>
        </w:rPr>
        <w:t xml:space="preserve">, “A guided tour of the fast Fourier transform,” </w:t>
      </w:r>
      <w:r w:rsidRPr="0072383C">
        <w:rPr>
          <w:rFonts w:ascii="Calibri" w:hAnsi="Calibri" w:cs="Times New Roman"/>
          <w:i/>
          <w:iCs/>
          <w:szCs w:val="24"/>
        </w:rPr>
        <w:t xml:space="preserve">IEEE </w:t>
      </w:r>
      <w:proofErr w:type="spellStart"/>
      <w:r w:rsidRPr="0072383C">
        <w:rPr>
          <w:rFonts w:ascii="Calibri" w:hAnsi="Calibri" w:cs="Times New Roman"/>
          <w:i/>
          <w:iCs/>
          <w:szCs w:val="24"/>
        </w:rPr>
        <w:t>Spectr</w:t>
      </w:r>
      <w:proofErr w:type="spellEnd"/>
      <w:r w:rsidRPr="0072383C">
        <w:rPr>
          <w:rFonts w:ascii="Calibri" w:hAnsi="Calibri" w:cs="Times New Roman"/>
          <w:i/>
          <w:iCs/>
          <w:szCs w:val="24"/>
        </w:rPr>
        <w:t>.</w:t>
      </w:r>
      <w:r w:rsidRPr="0072383C">
        <w:rPr>
          <w:rFonts w:ascii="Calibri" w:hAnsi="Calibri" w:cs="Times New Roman"/>
          <w:szCs w:val="24"/>
        </w:rPr>
        <w:t>, vol. 6, no. 7, pp. 41–52, 1969.</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2]</w:t>
      </w:r>
      <w:r w:rsidRPr="0072383C">
        <w:rPr>
          <w:rFonts w:ascii="Calibri" w:hAnsi="Calibri" w:cs="Times New Roman"/>
          <w:szCs w:val="24"/>
        </w:rPr>
        <w:tab/>
        <w:t xml:space="preserve">S. Hardy, “Creative Generalist Q&amp;A: Tim </w:t>
      </w:r>
      <w:proofErr w:type="spellStart"/>
      <w:r w:rsidRPr="0072383C">
        <w:rPr>
          <w:rFonts w:ascii="Calibri" w:hAnsi="Calibri" w:cs="Times New Roman"/>
          <w:szCs w:val="24"/>
        </w:rPr>
        <w:t>Westergren</w:t>
      </w:r>
      <w:proofErr w:type="spellEnd"/>
      <w:r w:rsidRPr="0072383C">
        <w:rPr>
          <w:rFonts w:ascii="Calibri" w:hAnsi="Calibri" w:cs="Times New Roman"/>
          <w:szCs w:val="24"/>
        </w:rPr>
        <w:t xml:space="preserve"> | Creative Generalist,” </w:t>
      </w:r>
      <w:r w:rsidRPr="0072383C">
        <w:rPr>
          <w:rFonts w:ascii="Calibri" w:hAnsi="Calibri" w:cs="Times New Roman"/>
          <w:i/>
          <w:iCs/>
          <w:szCs w:val="24"/>
        </w:rPr>
        <w:t xml:space="preserve">Creative Generalist Q&amp;A: Tim </w:t>
      </w:r>
      <w:proofErr w:type="spellStart"/>
      <w:r w:rsidRPr="0072383C">
        <w:rPr>
          <w:rFonts w:ascii="Calibri" w:hAnsi="Calibri" w:cs="Times New Roman"/>
          <w:i/>
          <w:iCs/>
          <w:szCs w:val="24"/>
        </w:rPr>
        <w:t>Westergren</w:t>
      </w:r>
      <w:proofErr w:type="spellEnd"/>
      <w:r w:rsidRPr="0072383C">
        <w:rPr>
          <w:rFonts w:ascii="Calibri" w:hAnsi="Calibri" w:cs="Times New Roman"/>
          <w:szCs w:val="24"/>
        </w:rPr>
        <w:t xml:space="preserve">, 31-Oct-2006. </w:t>
      </w:r>
      <w:proofErr w:type="gramStart"/>
      <w:r w:rsidRPr="0072383C">
        <w:rPr>
          <w:rFonts w:ascii="Calibri" w:hAnsi="Calibri" w:cs="Times New Roman"/>
          <w:szCs w:val="24"/>
        </w:rPr>
        <w:t>[Online].</w:t>
      </w:r>
      <w:proofErr w:type="gramEnd"/>
      <w:r w:rsidRPr="0072383C">
        <w:rPr>
          <w:rFonts w:ascii="Calibri" w:hAnsi="Calibri" w:cs="Times New Roman"/>
          <w:szCs w:val="24"/>
        </w:rPr>
        <w:t xml:space="preserve"> Available: http://creativegeneralist.com/2006/10/creative-generalist-qa-tim-westergren/. </w:t>
      </w:r>
      <w:proofErr w:type="gramStart"/>
      <w:r w:rsidRPr="0072383C">
        <w:rPr>
          <w:rFonts w:ascii="Calibri" w:hAnsi="Calibri" w:cs="Times New Roman"/>
          <w:szCs w:val="24"/>
        </w:rPr>
        <w:t>[Accessed: 20-Oct-2013].</w:t>
      </w:r>
      <w:proofErr w:type="gramEnd"/>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3]</w:t>
      </w:r>
      <w:r w:rsidRPr="0072383C">
        <w:rPr>
          <w:rFonts w:ascii="Calibri" w:hAnsi="Calibri" w:cs="Times New Roman"/>
          <w:szCs w:val="24"/>
        </w:rPr>
        <w:tab/>
        <w:t xml:space="preserve">L. </w:t>
      </w:r>
      <w:proofErr w:type="spellStart"/>
      <w:r w:rsidRPr="0072383C">
        <w:rPr>
          <w:rFonts w:ascii="Calibri" w:hAnsi="Calibri" w:cs="Times New Roman"/>
          <w:szCs w:val="24"/>
        </w:rPr>
        <w:t>Tischler</w:t>
      </w:r>
      <w:proofErr w:type="spellEnd"/>
      <w:r w:rsidRPr="0072383C">
        <w:rPr>
          <w:rFonts w:ascii="Calibri" w:hAnsi="Calibri" w:cs="Times New Roman"/>
          <w:szCs w:val="24"/>
        </w:rPr>
        <w:t>, “</w:t>
      </w:r>
      <w:proofErr w:type="spellStart"/>
      <w:r w:rsidRPr="0072383C">
        <w:rPr>
          <w:rFonts w:ascii="Calibri" w:hAnsi="Calibri" w:cs="Times New Roman"/>
          <w:szCs w:val="24"/>
        </w:rPr>
        <w:t>Algorhythm</w:t>
      </w:r>
      <w:proofErr w:type="spellEnd"/>
      <w:r w:rsidRPr="0072383C">
        <w:rPr>
          <w:rFonts w:ascii="Calibri" w:hAnsi="Calibri" w:cs="Times New Roman"/>
          <w:szCs w:val="24"/>
        </w:rPr>
        <w:t xml:space="preserve"> and Blues,” </w:t>
      </w:r>
      <w:r w:rsidRPr="0072383C">
        <w:rPr>
          <w:rFonts w:ascii="Calibri" w:hAnsi="Calibri" w:cs="Times New Roman"/>
          <w:i/>
          <w:iCs/>
          <w:szCs w:val="24"/>
        </w:rPr>
        <w:t>Fast Company</w:t>
      </w:r>
      <w:r w:rsidRPr="0072383C">
        <w:rPr>
          <w:rFonts w:ascii="Calibri" w:hAnsi="Calibri" w:cs="Times New Roman"/>
          <w:szCs w:val="24"/>
        </w:rPr>
        <w:t xml:space="preserve">, 01-Dec-2005. </w:t>
      </w:r>
      <w:proofErr w:type="gramStart"/>
      <w:r w:rsidRPr="0072383C">
        <w:rPr>
          <w:rFonts w:ascii="Calibri" w:hAnsi="Calibri" w:cs="Times New Roman"/>
          <w:szCs w:val="24"/>
        </w:rPr>
        <w:t>[Online].</w:t>
      </w:r>
      <w:proofErr w:type="gramEnd"/>
      <w:r w:rsidRPr="0072383C">
        <w:rPr>
          <w:rFonts w:ascii="Calibri" w:hAnsi="Calibri" w:cs="Times New Roman"/>
          <w:szCs w:val="24"/>
        </w:rPr>
        <w:t xml:space="preserve"> Available: http://www.fastcompany.com/54817/algorhythm-and-blues. </w:t>
      </w:r>
      <w:proofErr w:type="gramStart"/>
      <w:r w:rsidRPr="0072383C">
        <w:rPr>
          <w:rFonts w:ascii="Calibri" w:hAnsi="Calibri" w:cs="Times New Roman"/>
          <w:szCs w:val="24"/>
        </w:rPr>
        <w:t>[Accessed: 20-Oct-2013].</w:t>
      </w:r>
      <w:proofErr w:type="gramEnd"/>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4]</w:t>
      </w:r>
      <w:r w:rsidRPr="0072383C">
        <w:rPr>
          <w:rFonts w:ascii="Calibri" w:hAnsi="Calibri" w:cs="Times New Roman"/>
          <w:szCs w:val="24"/>
        </w:rPr>
        <w:tab/>
        <w:t xml:space="preserve">B. Whitman, “How music recommendation works — and doesn’t work,” </w:t>
      </w:r>
      <w:r w:rsidRPr="0072383C">
        <w:rPr>
          <w:rFonts w:ascii="Calibri" w:hAnsi="Calibri" w:cs="Times New Roman"/>
          <w:i/>
          <w:iCs/>
          <w:szCs w:val="24"/>
        </w:rPr>
        <w:t>Brian Whitman @ variogr.am</w:t>
      </w:r>
      <w:r w:rsidRPr="0072383C">
        <w:rPr>
          <w:rFonts w:ascii="Calibri" w:hAnsi="Calibri" w:cs="Times New Roman"/>
          <w:szCs w:val="24"/>
        </w:rPr>
        <w:t xml:space="preserve">. </w:t>
      </w:r>
      <w:proofErr w:type="gramStart"/>
      <w:r w:rsidRPr="0072383C">
        <w:rPr>
          <w:rFonts w:ascii="Calibri" w:hAnsi="Calibri" w:cs="Times New Roman"/>
          <w:szCs w:val="24"/>
        </w:rPr>
        <w:t>[Online].</w:t>
      </w:r>
      <w:proofErr w:type="gramEnd"/>
      <w:r w:rsidRPr="0072383C">
        <w:rPr>
          <w:rFonts w:ascii="Calibri" w:hAnsi="Calibri" w:cs="Times New Roman"/>
          <w:szCs w:val="24"/>
        </w:rPr>
        <w:t xml:space="preserve"> Available: http://notes.variogr.am/post/37675885491/how-music-recommendation-works-and-doesnt-work. </w:t>
      </w:r>
      <w:proofErr w:type="gramStart"/>
      <w:r w:rsidRPr="0072383C">
        <w:rPr>
          <w:rFonts w:ascii="Calibri" w:hAnsi="Calibri" w:cs="Times New Roman"/>
          <w:szCs w:val="24"/>
        </w:rPr>
        <w:t>[Accessed: 20-Oct-2013].</w:t>
      </w:r>
      <w:proofErr w:type="gramEnd"/>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6]</w:t>
      </w:r>
      <w:r w:rsidRPr="0072383C">
        <w:rPr>
          <w:rFonts w:ascii="Calibri" w:hAnsi="Calibri" w:cs="Times New Roman"/>
          <w:szCs w:val="24"/>
        </w:rPr>
        <w:tab/>
        <w:t xml:space="preserve">“Recommendations at </w:t>
      </w:r>
      <w:proofErr w:type="spellStart"/>
      <w:r w:rsidRPr="0072383C">
        <w:rPr>
          <w:rFonts w:ascii="Calibri" w:hAnsi="Calibri" w:cs="Times New Roman"/>
          <w:szCs w:val="24"/>
        </w:rPr>
        <w:t>Spotify</w:t>
      </w:r>
      <w:proofErr w:type="spellEnd"/>
      <w:r w:rsidRPr="0072383C">
        <w:rPr>
          <w:rFonts w:ascii="Calibri" w:hAnsi="Calibri" w:cs="Times New Roman"/>
          <w:szCs w:val="24"/>
        </w:rPr>
        <w:t xml:space="preserve"> v4” [Presentation Slides]. Available: http://files.meetup.com/1516886/Recommendations%20at%20Spotify%20v4.pdf. [Accessed: 20-Oct-2013]</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6]</w:t>
      </w:r>
      <w:r w:rsidRPr="0072383C">
        <w:rPr>
          <w:rFonts w:ascii="Calibri" w:hAnsi="Calibri" w:cs="Times New Roman"/>
          <w:szCs w:val="24"/>
        </w:rPr>
        <w:tab/>
        <w:t xml:space="preserve">E. </w:t>
      </w:r>
      <w:proofErr w:type="spellStart"/>
      <w:r w:rsidRPr="0072383C">
        <w:rPr>
          <w:rFonts w:ascii="Calibri" w:hAnsi="Calibri" w:cs="Times New Roman"/>
          <w:szCs w:val="24"/>
        </w:rPr>
        <w:t>Bernhardsson</w:t>
      </w:r>
      <w:proofErr w:type="spellEnd"/>
      <w:r w:rsidRPr="0072383C">
        <w:rPr>
          <w:rFonts w:ascii="Calibri" w:hAnsi="Calibri" w:cs="Times New Roman"/>
          <w:szCs w:val="24"/>
        </w:rPr>
        <w:t xml:space="preserve">, </w:t>
      </w:r>
      <w:r w:rsidRPr="0072383C">
        <w:rPr>
          <w:rFonts w:ascii="Calibri" w:hAnsi="Calibri" w:cs="Times New Roman"/>
          <w:i/>
          <w:iCs/>
          <w:szCs w:val="24"/>
        </w:rPr>
        <w:t xml:space="preserve">Music recommendations at </w:t>
      </w:r>
      <w:proofErr w:type="spellStart"/>
      <w:r w:rsidRPr="0072383C">
        <w:rPr>
          <w:rFonts w:ascii="Calibri" w:hAnsi="Calibri" w:cs="Times New Roman"/>
          <w:i/>
          <w:iCs/>
          <w:szCs w:val="24"/>
        </w:rPr>
        <w:t>Spotify</w:t>
      </w:r>
      <w:proofErr w:type="spellEnd"/>
      <w:r w:rsidRPr="0072383C">
        <w:rPr>
          <w:rFonts w:ascii="Calibri" w:hAnsi="Calibri" w:cs="Times New Roman"/>
          <w:szCs w:val="24"/>
        </w:rPr>
        <w:t>. 2013.</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7]</w:t>
      </w:r>
      <w:r w:rsidRPr="0072383C">
        <w:rPr>
          <w:rFonts w:ascii="Calibri" w:hAnsi="Calibri" w:cs="Times New Roman"/>
          <w:szCs w:val="24"/>
        </w:rPr>
        <w:tab/>
        <w:t xml:space="preserve">S. Tan, J. Bu, C. Chen, and X. He, “Using Rich Social Media Information for Music Recommendation via </w:t>
      </w:r>
      <w:proofErr w:type="spellStart"/>
      <w:r w:rsidRPr="0072383C">
        <w:rPr>
          <w:rFonts w:ascii="Calibri" w:hAnsi="Calibri" w:cs="Times New Roman"/>
          <w:szCs w:val="24"/>
        </w:rPr>
        <w:t>Hypergraph</w:t>
      </w:r>
      <w:proofErr w:type="spellEnd"/>
      <w:r w:rsidRPr="0072383C">
        <w:rPr>
          <w:rFonts w:ascii="Calibri" w:hAnsi="Calibri" w:cs="Times New Roman"/>
          <w:szCs w:val="24"/>
        </w:rPr>
        <w:t xml:space="preserve"> Model,” in </w:t>
      </w:r>
      <w:r w:rsidRPr="0072383C">
        <w:rPr>
          <w:rFonts w:ascii="Calibri" w:hAnsi="Calibri" w:cs="Times New Roman"/>
          <w:i/>
          <w:iCs/>
          <w:szCs w:val="24"/>
        </w:rPr>
        <w:t>Social Media Modeling and Computing</w:t>
      </w:r>
      <w:r w:rsidRPr="0072383C">
        <w:rPr>
          <w:rFonts w:ascii="Calibri" w:hAnsi="Calibri" w:cs="Times New Roman"/>
          <w:szCs w:val="24"/>
        </w:rPr>
        <w:t xml:space="preserve">, S. C. H. Hoi, J. </w:t>
      </w:r>
      <w:proofErr w:type="spellStart"/>
      <w:r w:rsidRPr="0072383C">
        <w:rPr>
          <w:rFonts w:ascii="Calibri" w:hAnsi="Calibri" w:cs="Times New Roman"/>
          <w:szCs w:val="24"/>
        </w:rPr>
        <w:t>Luo</w:t>
      </w:r>
      <w:proofErr w:type="spellEnd"/>
      <w:r w:rsidRPr="0072383C">
        <w:rPr>
          <w:rFonts w:ascii="Calibri" w:hAnsi="Calibri" w:cs="Times New Roman"/>
          <w:szCs w:val="24"/>
        </w:rPr>
        <w:t xml:space="preserve">, S. Boll, D. </w:t>
      </w:r>
      <w:proofErr w:type="spellStart"/>
      <w:r w:rsidRPr="0072383C">
        <w:rPr>
          <w:rFonts w:ascii="Calibri" w:hAnsi="Calibri" w:cs="Times New Roman"/>
          <w:szCs w:val="24"/>
        </w:rPr>
        <w:t>Xu</w:t>
      </w:r>
      <w:proofErr w:type="spellEnd"/>
      <w:r w:rsidRPr="0072383C">
        <w:rPr>
          <w:rFonts w:ascii="Calibri" w:hAnsi="Calibri" w:cs="Times New Roman"/>
          <w:szCs w:val="24"/>
        </w:rPr>
        <w:t>, R. Jin, and I. King, Eds. Springer London, 2011, pp. 213–237.</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8]</w:t>
      </w:r>
      <w:r w:rsidRPr="0072383C">
        <w:rPr>
          <w:rFonts w:ascii="Calibri" w:hAnsi="Calibri" w:cs="Times New Roman"/>
          <w:szCs w:val="24"/>
        </w:rPr>
        <w:tab/>
        <w:t xml:space="preserve">A. </w:t>
      </w:r>
      <w:proofErr w:type="spellStart"/>
      <w:r w:rsidRPr="0072383C">
        <w:rPr>
          <w:rFonts w:ascii="Calibri" w:hAnsi="Calibri" w:cs="Times New Roman"/>
          <w:szCs w:val="24"/>
        </w:rPr>
        <w:t>Nanopoulos</w:t>
      </w:r>
      <w:proofErr w:type="spellEnd"/>
      <w:r w:rsidRPr="0072383C">
        <w:rPr>
          <w:rFonts w:ascii="Calibri" w:hAnsi="Calibri" w:cs="Times New Roman"/>
          <w:szCs w:val="24"/>
        </w:rPr>
        <w:t xml:space="preserve">, D. </w:t>
      </w:r>
      <w:proofErr w:type="spellStart"/>
      <w:r w:rsidRPr="0072383C">
        <w:rPr>
          <w:rFonts w:ascii="Calibri" w:hAnsi="Calibri" w:cs="Times New Roman"/>
          <w:szCs w:val="24"/>
        </w:rPr>
        <w:t>Rafailidis</w:t>
      </w:r>
      <w:proofErr w:type="spellEnd"/>
      <w:r w:rsidRPr="0072383C">
        <w:rPr>
          <w:rFonts w:ascii="Calibri" w:hAnsi="Calibri" w:cs="Times New Roman"/>
          <w:szCs w:val="24"/>
        </w:rPr>
        <w:t xml:space="preserve">, P. </w:t>
      </w:r>
      <w:proofErr w:type="spellStart"/>
      <w:r w:rsidRPr="0072383C">
        <w:rPr>
          <w:rFonts w:ascii="Calibri" w:hAnsi="Calibri" w:cs="Times New Roman"/>
          <w:szCs w:val="24"/>
        </w:rPr>
        <w:t>Symeonidis</w:t>
      </w:r>
      <w:proofErr w:type="spellEnd"/>
      <w:r w:rsidRPr="0072383C">
        <w:rPr>
          <w:rFonts w:ascii="Calibri" w:hAnsi="Calibri" w:cs="Times New Roman"/>
          <w:szCs w:val="24"/>
        </w:rPr>
        <w:t xml:space="preserve">, and Y. </w:t>
      </w:r>
      <w:proofErr w:type="spellStart"/>
      <w:r w:rsidRPr="0072383C">
        <w:rPr>
          <w:rFonts w:ascii="Calibri" w:hAnsi="Calibri" w:cs="Times New Roman"/>
          <w:szCs w:val="24"/>
        </w:rPr>
        <w:t>Manolopoulos</w:t>
      </w:r>
      <w:proofErr w:type="spellEnd"/>
      <w:r w:rsidRPr="0072383C">
        <w:rPr>
          <w:rFonts w:ascii="Calibri" w:hAnsi="Calibri" w:cs="Times New Roman"/>
          <w:szCs w:val="24"/>
        </w:rPr>
        <w:t>, “</w:t>
      </w:r>
      <w:proofErr w:type="spellStart"/>
      <w:r w:rsidRPr="0072383C">
        <w:rPr>
          <w:rFonts w:ascii="Calibri" w:hAnsi="Calibri" w:cs="Times New Roman"/>
          <w:szCs w:val="24"/>
        </w:rPr>
        <w:t>MusicBox</w:t>
      </w:r>
      <w:proofErr w:type="spellEnd"/>
      <w:r w:rsidRPr="0072383C">
        <w:rPr>
          <w:rFonts w:ascii="Calibri" w:hAnsi="Calibri" w:cs="Times New Roman"/>
          <w:szCs w:val="24"/>
        </w:rPr>
        <w:t xml:space="preserve">: Personalized Music Recommendation Based on Cubic Analysis of Social Tags,” </w:t>
      </w:r>
      <w:r w:rsidRPr="0072383C">
        <w:rPr>
          <w:rFonts w:ascii="Calibri" w:hAnsi="Calibri" w:cs="Times New Roman"/>
          <w:i/>
          <w:iCs/>
          <w:szCs w:val="24"/>
        </w:rPr>
        <w:t>IEEE Trans. Audio Speech Lang. Process.</w:t>
      </w:r>
      <w:r w:rsidRPr="0072383C">
        <w:rPr>
          <w:rFonts w:ascii="Calibri" w:hAnsi="Calibri" w:cs="Times New Roman"/>
          <w:szCs w:val="24"/>
        </w:rPr>
        <w:t>, vol. 18, no. 2, pp. 407–412, 2010.</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19]</w:t>
      </w:r>
      <w:r w:rsidRPr="0072383C">
        <w:rPr>
          <w:rFonts w:ascii="Calibri" w:hAnsi="Calibri" w:cs="Times New Roman"/>
          <w:szCs w:val="24"/>
        </w:rPr>
        <w:tab/>
        <w:t xml:space="preserve">D. </w:t>
      </w:r>
      <w:proofErr w:type="spellStart"/>
      <w:r w:rsidRPr="0072383C">
        <w:rPr>
          <w:rFonts w:ascii="Calibri" w:hAnsi="Calibri" w:cs="Times New Roman"/>
          <w:szCs w:val="24"/>
        </w:rPr>
        <w:t>Seung</w:t>
      </w:r>
      <w:proofErr w:type="spellEnd"/>
      <w:r w:rsidRPr="0072383C">
        <w:rPr>
          <w:rFonts w:ascii="Calibri" w:hAnsi="Calibri" w:cs="Times New Roman"/>
          <w:szCs w:val="24"/>
        </w:rPr>
        <w:t xml:space="preserve"> and L. Lee, “Algorithms for non-negative matrix factorization,” </w:t>
      </w:r>
      <w:r w:rsidRPr="0072383C">
        <w:rPr>
          <w:rFonts w:ascii="Calibri" w:hAnsi="Calibri" w:cs="Times New Roman"/>
          <w:i/>
          <w:iCs/>
          <w:szCs w:val="24"/>
        </w:rPr>
        <w:t xml:space="preserve">Adv. Neural Inf. Process. </w:t>
      </w:r>
      <w:proofErr w:type="gramStart"/>
      <w:r w:rsidRPr="0072383C">
        <w:rPr>
          <w:rFonts w:ascii="Calibri" w:hAnsi="Calibri" w:cs="Times New Roman"/>
          <w:i/>
          <w:iCs/>
          <w:szCs w:val="24"/>
        </w:rPr>
        <w:t>Syst.</w:t>
      </w:r>
      <w:r w:rsidRPr="0072383C">
        <w:rPr>
          <w:rFonts w:ascii="Calibri" w:hAnsi="Calibri" w:cs="Times New Roman"/>
          <w:szCs w:val="24"/>
        </w:rPr>
        <w:t>, vol. 13, pp. 556–562, 2001.</w:t>
      </w:r>
      <w:proofErr w:type="gramEnd"/>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 xml:space="preserve">[8]   Olga </w:t>
      </w:r>
      <w:proofErr w:type="spellStart"/>
      <w:r w:rsidRPr="0072383C">
        <w:rPr>
          <w:rFonts w:ascii="Calibri" w:hAnsi="Calibri" w:cs="Times New Roman"/>
          <w:szCs w:val="24"/>
        </w:rPr>
        <w:t>Veksler</w:t>
      </w:r>
      <w:proofErr w:type="spellEnd"/>
      <w:r w:rsidRPr="0072383C">
        <w:rPr>
          <w:rFonts w:ascii="Calibri" w:hAnsi="Calibri" w:cs="Times New Roman"/>
          <w:szCs w:val="24"/>
        </w:rPr>
        <w:t>, “CS434a/541a: Pattern Recognition - KNN”.</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21]</w:t>
      </w:r>
      <w:r w:rsidRPr="0072383C">
        <w:rPr>
          <w:rFonts w:ascii="Calibri" w:hAnsi="Calibri" w:cs="Times New Roman"/>
          <w:szCs w:val="24"/>
        </w:rPr>
        <w:tab/>
      </w:r>
      <w:r w:rsidRPr="0072383C">
        <w:rPr>
          <w:rFonts w:ascii="Calibri" w:hAnsi="Calibri" w:cs="Times New Roman"/>
          <w:i/>
          <w:iCs/>
          <w:szCs w:val="24"/>
        </w:rPr>
        <w:t xml:space="preserve">Runaway complexity in Big Data systems... and a plan to stop it - Nathan </w:t>
      </w:r>
      <w:proofErr w:type="spellStart"/>
      <w:r w:rsidRPr="0072383C">
        <w:rPr>
          <w:rFonts w:ascii="Calibri" w:hAnsi="Calibri" w:cs="Times New Roman"/>
          <w:i/>
          <w:iCs/>
          <w:szCs w:val="24"/>
        </w:rPr>
        <w:t>Marz</w:t>
      </w:r>
      <w:proofErr w:type="spellEnd"/>
      <w:r w:rsidRPr="0072383C">
        <w:rPr>
          <w:rFonts w:ascii="Calibri" w:hAnsi="Calibri" w:cs="Times New Roman"/>
          <w:szCs w:val="24"/>
        </w:rPr>
        <w:t>. 2013.</w:t>
      </w:r>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22]</w:t>
      </w:r>
      <w:r w:rsidRPr="0072383C">
        <w:rPr>
          <w:rFonts w:ascii="Calibri" w:hAnsi="Calibri" w:cs="Times New Roman"/>
          <w:szCs w:val="24"/>
        </w:rPr>
        <w:tab/>
        <w:t xml:space="preserve">“Apache </w:t>
      </w:r>
      <w:proofErr w:type="spellStart"/>
      <w:r w:rsidRPr="0072383C">
        <w:rPr>
          <w:rFonts w:ascii="Calibri" w:hAnsi="Calibri" w:cs="Times New Roman"/>
          <w:szCs w:val="24"/>
        </w:rPr>
        <w:t>Samza</w:t>
      </w:r>
      <w:proofErr w:type="spellEnd"/>
      <w:r w:rsidRPr="0072383C">
        <w:rPr>
          <w:rFonts w:ascii="Calibri" w:hAnsi="Calibri" w:cs="Times New Roman"/>
          <w:szCs w:val="24"/>
        </w:rPr>
        <w:t>: LinkedIn&amp;#039</w:t>
      </w:r>
      <w:proofErr w:type="gramStart"/>
      <w:r w:rsidRPr="0072383C">
        <w:rPr>
          <w:rFonts w:ascii="Calibri" w:hAnsi="Calibri" w:cs="Times New Roman"/>
          <w:szCs w:val="24"/>
        </w:rPr>
        <w:t>;s</w:t>
      </w:r>
      <w:proofErr w:type="gramEnd"/>
      <w:r w:rsidRPr="0072383C">
        <w:rPr>
          <w:rFonts w:ascii="Calibri" w:hAnsi="Calibri" w:cs="Times New Roman"/>
          <w:szCs w:val="24"/>
        </w:rPr>
        <w:t xml:space="preserve"> Real-time Stream Processing Framework.” </w:t>
      </w:r>
      <w:proofErr w:type="gramStart"/>
      <w:r w:rsidRPr="0072383C">
        <w:rPr>
          <w:rFonts w:ascii="Calibri" w:hAnsi="Calibri" w:cs="Times New Roman"/>
          <w:szCs w:val="24"/>
        </w:rPr>
        <w:t>[Online].</w:t>
      </w:r>
      <w:proofErr w:type="gramEnd"/>
      <w:r w:rsidRPr="0072383C">
        <w:rPr>
          <w:rFonts w:ascii="Calibri" w:hAnsi="Calibri" w:cs="Times New Roman"/>
          <w:szCs w:val="24"/>
        </w:rPr>
        <w:t xml:space="preserve"> Available: http://engineering.linkedin.com/data-streams/apache-samza-linkedins-real-time-stream-processing-framework. </w:t>
      </w:r>
      <w:proofErr w:type="gramStart"/>
      <w:r w:rsidRPr="0072383C">
        <w:rPr>
          <w:rFonts w:ascii="Calibri" w:hAnsi="Calibri" w:cs="Times New Roman"/>
          <w:szCs w:val="24"/>
        </w:rPr>
        <w:t>[Accessed: 23-Oct-2013].</w:t>
      </w:r>
      <w:proofErr w:type="gramEnd"/>
    </w:p>
    <w:p w:rsidR="0072383C" w:rsidRPr="0072383C" w:rsidRDefault="0072383C" w:rsidP="0072383C">
      <w:pPr>
        <w:pStyle w:val="Bibliography"/>
        <w:rPr>
          <w:rFonts w:ascii="Calibri" w:hAnsi="Calibri" w:cs="Times New Roman"/>
          <w:szCs w:val="24"/>
        </w:rPr>
      </w:pPr>
      <w:r w:rsidRPr="0072383C">
        <w:rPr>
          <w:rFonts w:ascii="Calibri" w:hAnsi="Calibri" w:cs="Times New Roman"/>
          <w:szCs w:val="24"/>
        </w:rPr>
        <w:t>[23]</w:t>
      </w:r>
      <w:r w:rsidRPr="0072383C">
        <w:rPr>
          <w:rFonts w:ascii="Calibri" w:hAnsi="Calibri" w:cs="Times New Roman"/>
          <w:szCs w:val="24"/>
        </w:rPr>
        <w:tab/>
        <w:t xml:space="preserve">Echo Nest, “Echo Nest Remix,” </w:t>
      </w:r>
      <w:r w:rsidRPr="0072383C">
        <w:rPr>
          <w:rFonts w:ascii="Calibri" w:hAnsi="Calibri" w:cs="Times New Roman"/>
          <w:i/>
          <w:iCs/>
          <w:szCs w:val="24"/>
        </w:rPr>
        <w:t>Echo Nest Remix</w:t>
      </w:r>
      <w:r w:rsidRPr="0072383C">
        <w:rPr>
          <w:rFonts w:ascii="Calibri" w:hAnsi="Calibri" w:cs="Times New Roman"/>
          <w:szCs w:val="24"/>
        </w:rPr>
        <w:t xml:space="preserve">. </w:t>
      </w:r>
      <w:proofErr w:type="gramStart"/>
      <w:r w:rsidRPr="0072383C">
        <w:rPr>
          <w:rFonts w:ascii="Calibri" w:hAnsi="Calibri" w:cs="Times New Roman"/>
          <w:szCs w:val="24"/>
        </w:rPr>
        <w:t>[Online].</w:t>
      </w:r>
      <w:proofErr w:type="gramEnd"/>
      <w:r w:rsidRPr="0072383C">
        <w:rPr>
          <w:rFonts w:ascii="Calibri" w:hAnsi="Calibri" w:cs="Times New Roman"/>
          <w:szCs w:val="24"/>
        </w:rPr>
        <w:t xml:space="preserve"> Available: http://echonest.github.io/remix/examples.html. </w:t>
      </w:r>
      <w:proofErr w:type="gramStart"/>
      <w:r w:rsidRPr="0072383C">
        <w:rPr>
          <w:rFonts w:ascii="Calibri" w:hAnsi="Calibri" w:cs="Times New Roman"/>
          <w:szCs w:val="24"/>
        </w:rPr>
        <w:t>[Accessed: 23-Oct-2013].</w:t>
      </w:r>
      <w:proofErr w:type="gramEnd"/>
    </w:p>
    <w:p w:rsidR="00E1304F" w:rsidRDefault="00E1304F">
      <w:r>
        <w:fldChar w:fldCharType="end"/>
      </w:r>
    </w:p>
    <w:sectPr w:rsidR="00E1304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roman"/>
    <w:pitch w:val="variable"/>
    <w:sig w:usb0="E00002FF" w:usb1="400004FF" w:usb2="00000000" w:usb3="00000000" w:csb0="000001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0F2C"/>
    <w:rsid w:val="0001105C"/>
    <w:rsid w:val="00030150"/>
    <w:rsid w:val="00044D0F"/>
    <w:rsid w:val="00051CA9"/>
    <w:rsid w:val="0005686B"/>
    <w:rsid w:val="000A5083"/>
    <w:rsid w:val="000A5C3D"/>
    <w:rsid w:val="000A6141"/>
    <w:rsid w:val="000E590F"/>
    <w:rsid w:val="001055AF"/>
    <w:rsid w:val="0012646E"/>
    <w:rsid w:val="00192C15"/>
    <w:rsid w:val="001A7465"/>
    <w:rsid w:val="001D05BD"/>
    <w:rsid w:val="00202E90"/>
    <w:rsid w:val="00240162"/>
    <w:rsid w:val="002A3FED"/>
    <w:rsid w:val="002D4373"/>
    <w:rsid w:val="002D4FEA"/>
    <w:rsid w:val="00381099"/>
    <w:rsid w:val="003E7788"/>
    <w:rsid w:val="003F1FB9"/>
    <w:rsid w:val="003F7891"/>
    <w:rsid w:val="004165B0"/>
    <w:rsid w:val="00444352"/>
    <w:rsid w:val="004662EF"/>
    <w:rsid w:val="00514D26"/>
    <w:rsid w:val="00534A57"/>
    <w:rsid w:val="00540699"/>
    <w:rsid w:val="00603B0B"/>
    <w:rsid w:val="006276C5"/>
    <w:rsid w:val="00654978"/>
    <w:rsid w:val="0070143E"/>
    <w:rsid w:val="0072383C"/>
    <w:rsid w:val="007577F8"/>
    <w:rsid w:val="00791574"/>
    <w:rsid w:val="007A6E06"/>
    <w:rsid w:val="007F16E0"/>
    <w:rsid w:val="00810634"/>
    <w:rsid w:val="008551AE"/>
    <w:rsid w:val="00863E09"/>
    <w:rsid w:val="00866BC8"/>
    <w:rsid w:val="00893F0D"/>
    <w:rsid w:val="008D6315"/>
    <w:rsid w:val="008E3474"/>
    <w:rsid w:val="00933A65"/>
    <w:rsid w:val="0097191A"/>
    <w:rsid w:val="009E3F36"/>
    <w:rsid w:val="009E68B6"/>
    <w:rsid w:val="00A20F2C"/>
    <w:rsid w:val="00A657A8"/>
    <w:rsid w:val="00A97BAA"/>
    <w:rsid w:val="00AC4980"/>
    <w:rsid w:val="00B12F1D"/>
    <w:rsid w:val="00B207D7"/>
    <w:rsid w:val="00B42202"/>
    <w:rsid w:val="00B42A9F"/>
    <w:rsid w:val="00BF227B"/>
    <w:rsid w:val="00BF7864"/>
    <w:rsid w:val="00BF7FF1"/>
    <w:rsid w:val="00C43FDC"/>
    <w:rsid w:val="00CA4FFC"/>
    <w:rsid w:val="00CC5ECC"/>
    <w:rsid w:val="00CD1FA3"/>
    <w:rsid w:val="00D02365"/>
    <w:rsid w:val="00D20BE3"/>
    <w:rsid w:val="00D32201"/>
    <w:rsid w:val="00D50281"/>
    <w:rsid w:val="00D70E38"/>
    <w:rsid w:val="00D94A8D"/>
    <w:rsid w:val="00DC13C1"/>
    <w:rsid w:val="00E1304F"/>
    <w:rsid w:val="00E45245"/>
    <w:rsid w:val="00E51910"/>
    <w:rsid w:val="00EB01E5"/>
    <w:rsid w:val="00EB305B"/>
    <w:rsid w:val="00FB0B85"/>
    <w:rsid w:val="00FD2864"/>
    <w:rsid w:val="00FD39F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D39F7"/>
    <w:pPr>
      <w:keepNext/>
      <w:keepLines/>
      <w:spacing w:before="480" w:after="0"/>
      <w:outlineLvl w:val="0"/>
    </w:pPr>
    <w:rPr>
      <w:rFonts w:asciiTheme="majorHAnsi" w:eastAsiaTheme="majorEastAsia" w:hAnsiTheme="majorHAnsi" w:cstheme="majorBidi"/>
      <w:b/>
      <w:bCs/>
      <w:color w:val="7C250D" w:themeColor="accent1" w:themeShade="BF"/>
      <w:sz w:val="28"/>
      <w:szCs w:val="28"/>
    </w:rPr>
  </w:style>
  <w:style w:type="paragraph" w:styleId="Heading2">
    <w:name w:val="heading 2"/>
    <w:basedOn w:val="Normal"/>
    <w:next w:val="Normal"/>
    <w:link w:val="Heading2Char"/>
    <w:uiPriority w:val="9"/>
    <w:unhideWhenUsed/>
    <w:qFormat/>
    <w:rsid w:val="00030150"/>
    <w:pPr>
      <w:keepNext/>
      <w:keepLines/>
      <w:spacing w:before="200" w:after="0"/>
      <w:outlineLvl w:val="1"/>
    </w:pPr>
    <w:rPr>
      <w:rFonts w:asciiTheme="majorHAnsi" w:eastAsiaTheme="majorEastAsia" w:hAnsiTheme="majorHAnsi" w:cstheme="majorBidi"/>
      <w:b/>
      <w:bCs/>
      <w:color w:val="A63212" w:themeColor="accent1"/>
      <w:sz w:val="26"/>
      <w:szCs w:val="26"/>
    </w:rPr>
  </w:style>
  <w:style w:type="paragraph" w:styleId="Heading3">
    <w:name w:val="heading 3"/>
    <w:basedOn w:val="Normal"/>
    <w:next w:val="Normal"/>
    <w:link w:val="Heading3Char"/>
    <w:uiPriority w:val="9"/>
    <w:unhideWhenUsed/>
    <w:qFormat/>
    <w:rsid w:val="00B42A9F"/>
    <w:pPr>
      <w:keepNext/>
      <w:keepLines/>
      <w:spacing w:before="200" w:after="0"/>
      <w:outlineLvl w:val="2"/>
    </w:pPr>
    <w:rPr>
      <w:rFonts w:asciiTheme="majorHAnsi" w:eastAsiaTheme="majorEastAsia" w:hAnsiTheme="majorHAnsi" w:cstheme="majorBidi"/>
      <w:b/>
      <w:bCs/>
      <w:i/>
      <w:color w:val="A63212" w:themeColor="accent1"/>
    </w:rPr>
  </w:style>
  <w:style w:type="paragraph" w:styleId="Heading4">
    <w:name w:val="heading 4"/>
    <w:basedOn w:val="Normal"/>
    <w:next w:val="Normal"/>
    <w:link w:val="Heading4Char"/>
    <w:uiPriority w:val="9"/>
    <w:unhideWhenUsed/>
    <w:qFormat/>
    <w:rsid w:val="00CA4FFC"/>
    <w:pPr>
      <w:keepNext/>
      <w:keepLines/>
      <w:spacing w:before="200" w:after="0"/>
      <w:outlineLvl w:val="3"/>
    </w:pPr>
    <w:rPr>
      <w:rFonts w:asciiTheme="majorHAnsi" w:eastAsiaTheme="majorEastAsia" w:hAnsiTheme="majorHAnsi" w:cstheme="majorBidi"/>
      <w:b/>
      <w:bCs/>
      <w:i/>
      <w:iCs/>
      <w:color w:val="A63212"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A7465"/>
    <w:rPr>
      <w:color w:val="0000FF"/>
      <w:u w:val="single"/>
    </w:rPr>
  </w:style>
  <w:style w:type="character" w:styleId="FollowedHyperlink">
    <w:name w:val="FollowedHyperlink"/>
    <w:basedOn w:val="DefaultParagraphFont"/>
    <w:uiPriority w:val="99"/>
    <w:semiHidden/>
    <w:unhideWhenUsed/>
    <w:rsid w:val="009E3F36"/>
    <w:rPr>
      <w:color w:val="B34F17" w:themeColor="followedHyperlink"/>
      <w:u w:val="single"/>
    </w:rPr>
  </w:style>
  <w:style w:type="character" w:customStyle="1" w:styleId="Heading2Char">
    <w:name w:val="Heading 2 Char"/>
    <w:basedOn w:val="DefaultParagraphFont"/>
    <w:link w:val="Heading2"/>
    <w:uiPriority w:val="9"/>
    <w:rsid w:val="00030150"/>
    <w:rPr>
      <w:rFonts w:asciiTheme="majorHAnsi" w:eastAsiaTheme="majorEastAsia" w:hAnsiTheme="majorHAnsi" w:cstheme="majorBidi"/>
      <w:b/>
      <w:bCs/>
      <w:color w:val="A63212" w:themeColor="accent1"/>
      <w:sz w:val="26"/>
      <w:szCs w:val="26"/>
    </w:rPr>
  </w:style>
  <w:style w:type="character" w:customStyle="1" w:styleId="Heading3Char">
    <w:name w:val="Heading 3 Char"/>
    <w:basedOn w:val="DefaultParagraphFont"/>
    <w:link w:val="Heading3"/>
    <w:uiPriority w:val="9"/>
    <w:rsid w:val="00B42A9F"/>
    <w:rPr>
      <w:rFonts w:asciiTheme="majorHAnsi" w:eastAsiaTheme="majorEastAsia" w:hAnsiTheme="majorHAnsi" w:cstheme="majorBidi"/>
      <w:b/>
      <w:bCs/>
      <w:i/>
      <w:color w:val="A63212" w:themeColor="accent1"/>
    </w:rPr>
  </w:style>
  <w:style w:type="paragraph" w:styleId="Bibliography">
    <w:name w:val="Bibliography"/>
    <w:basedOn w:val="Normal"/>
    <w:next w:val="Normal"/>
    <w:uiPriority w:val="37"/>
    <w:unhideWhenUsed/>
    <w:rsid w:val="000E590F"/>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FD39F7"/>
    <w:rPr>
      <w:rFonts w:asciiTheme="majorHAnsi" w:eastAsiaTheme="majorEastAsia" w:hAnsiTheme="majorHAnsi" w:cstheme="majorBidi"/>
      <w:b/>
      <w:bCs/>
      <w:color w:val="7C250D" w:themeColor="accent1" w:themeShade="BF"/>
      <w:sz w:val="28"/>
      <w:szCs w:val="28"/>
    </w:rPr>
  </w:style>
  <w:style w:type="character" w:customStyle="1" w:styleId="Heading4Char">
    <w:name w:val="Heading 4 Char"/>
    <w:basedOn w:val="DefaultParagraphFont"/>
    <w:link w:val="Heading4"/>
    <w:uiPriority w:val="9"/>
    <w:rsid w:val="00CA4FFC"/>
    <w:rPr>
      <w:rFonts w:asciiTheme="majorHAnsi" w:eastAsiaTheme="majorEastAsia" w:hAnsiTheme="majorHAnsi" w:cstheme="majorBidi"/>
      <w:b/>
      <w:bCs/>
      <w:i/>
      <w:iCs/>
      <w:color w:val="A63212"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D39F7"/>
    <w:pPr>
      <w:keepNext/>
      <w:keepLines/>
      <w:spacing w:before="480" w:after="0"/>
      <w:outlineLvl w:val="0"/>
    </w:pPr>
    <w:rPr>
      <w:rFonts w:asciiTheme="majorHAnsi" w:eastAsiaTheme="majorEastAsia" w:hAnsiTheme="majorHAnsi" w:cstheme="majorBidi"/>
      <w:b/>
      <w:bCs/>
      <w:color w:val="7C250D" w:themeColor="accent1" w:themeShade="BF"/>
      <w:sz w:val="28"/>
      <w:szCs w:val="28"/>
    </w:rPr>
  </w:style>
  <w:style w:type="paragraph" w:styleId="Heading2">
    <w:name w:val="heading 2"/>
    <w:basedOn w:val="Normal"/>
    <w:next w:val="Normal"/>
    <w:link w:val="Heading2Char"/>
    <w:uiPriority w:val="9"/>
    <w:unhideWhenUsed/>
    <w:qFormat/>
    <w:rsid w:val="00030150"/>
    <w:pPr>
      <w:keepNext/>
      <w:keepLines/>
      <w:spacing w:before="200" w:after="0"/>
      <w:outlineLvl w:val="1"/>
    </w:pPr>
    <w:rPr>
      <w:rFonts w:asciiTheme="majorHAnsi" w:eastAsiaTheme="majorEastAsia" w:hAnsiTheme="majorHAnsi" w:cstheme="majorBidi"/>
      <w:b/>
      <w:bCs/>
      <w:color w:val="A63212" w:themeColor="accent1"/>
      <w:sz w:val="26"/>
      <w:szCs w:val="26"/>
    </w:rPr>
  </w:style>
  <w:style w:type="paragraph" w:styleId="Heading3">
    <w:name w:val="heading 3"/>
    <w:basedOn w:val="Normal"/>
    <w:next w:val="Normal"/>
    <w:link w:val="Heading3Char"/>
    <w:uiPriority w:val="9"/>
    <w:unhideWhenUsed/>
    <w:qFormat/>
    <w:rsid w:val="00B42A9F"/>
    <w:pPr>
      <w:keepNext/>
      <w:keepLines/>
      <w:spacing w:before="200" w:after="0"/>
      <w:outlineLvl w:val="2"/>
    </w:pPr>
    <w:rPr>
      <w:rFonts w:asciiTheme="majorHAnsi" w:eastAsiaTheme="majorEastAsia" w:hAnsiTheme="majorHAnsi" w:cstheme="majorBidi"/>
      <w:b/>
      <w:bCs/>
      <w:i/>
      <w:color w:val="A63212" w:themeColor="accent1"/>
    </w:rPr>
  </w:style>
  <w:style w:type="paragraph" w:styleId="Heading4">
    <w:name w:val="heading 4"/>
    <w:basedOn w:val="Normal"/>
    <w:next w:val="Normal"/>
    <w:link w:val="Heading4Char"/>
    <w:uiPriority w:val="9"/>
    <w:unhideWhenUsed/>
    <w:qFormat/>
    <w:rsid w:val="00CA4FFC"/>
    <w:pPr>
      <w:keepNext/>
      <w:keepLines/>
      <w:spacing w:before="200" w:after="0"/>
      <w:outlineLvl w:val="3"/>
    </w:pPr>
    <w:rPr>
      <w:rFonts w:asciiTheme="majorHAnsi" w:eastAsiaTheme="majorEastAsia" w:hAnsiTheme="majorHAnsi" w:cstheme="majorBidi"/>
      <w:b/>
      <w:bCs/>
      <w:i/>
      <w:iCs/>
      <w:color w:val="A63212"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A7465"/>
    <w:rPr>
      <w:color w:val="0000FF"/>
      <w:u w:val="single"/>
    </w:rPr>
  </w:style>
  <w:style w:type="character" w:styleId="FollowedHyperlink">
    <w:name w:val="FollowedHyperlink"/>
    <w:basedOn w:val="DefaultParagraphFont"/>
    <w:uiPriority w:val="99"/>
    <w:semiHidden/>
    <w:unhideWhenUsed/>
    <w:rsid w:val="009E3F36"/>
    <w:rPr>
      <w:color w:val="B34F17" w:themeColor="followedHyperlink"/>
      <w:u w:val="single"/>
    </w:rPr>
  </w:style>
  <w:style w:type="character" w:customStyle="1" w:styleId="Heading2Char">
    <w:name w:val="Heading 2 Char"/>
    <w:basedOn w:val="DefaultParagraphFont"/>
    <w:link w:val="Heading2"/>
    <w:uiPriority w:val="9"/>
    <w:rsid w:val="00030150"/>
    <w:rPr>
      <w:rFonts w:asciiTheme="majorHAnsi" w:eastAsiaTheme="majorEastAsia" w:hAnsiTheme="majorHAnsi" w:cstheme="majorBidi"/>
      <w:b/>
      <w:bCs/>
      <w:color w:val="A63212" w:themeColor="accent1"/>
      <w:sz w:val="26"/>
      <w:szCs w:val="26"/>
    </w:rPr>
  </w:style>
  <w:style w:type="character" w:customStyle="1" w:styleId="Heading3Char">
    <w:name w:val="Heading 3 Char"/>
    <w:basedOn w:val="DefaultParagraphFont"/>
    <w:link w:val="Heading3"/>
    <w:uiPriority w:val="9"/>
    <w:rsid w:val="00B42A9F"/>
    <w:rPr>
      <w:rFonts w:asciiTheme="majorHAnsi" w:eastAsiaTheme="majorEastAsia" w:hAnsiTheme="majorHAnsi" w:cstheme="majorBidi"/>
      <w:b/>
      <w:bCs/>
      <w:i/>
      <w:color w:val="A63212" w:themeColor="accent1"/>
    </w:rPr>
  </w:style>
  <w:style w:type="paragraph" w:styleId="Bibliography">
    <w:name w:val="Bibliography"/>
    <w:basedOn w:val="Normal"/>
    <w:next w:val="Normal"/>
    <w:uiPriority w:val="37"/>
    <w:unhideWhenUsed/>
    <w:rsid w:val="000E590F"/>
    <w:pPr>
      <w:tabs>
        <w:tab w:val="left" w:pos="384"/>
      </w:tabs>
      <w:spacing w:after="0" w:line="240" w:lineRule="auto"/>
      <w:ind w:left="384" w:hanging="384"/>
    </w:pPr>
  </w:style>
  <w:style w:type="character" w:customStyle="1" w:styleId="Heading1Char">
    <w:name w:val="Heading 1 Char"/>
    <w:basedOn w:val="DefaultParagraphFont"/>
    <w:link w:val="Heading1"/>
    <w:uiPriority w:val="9"/>
    <w:rsid w:val="00FD39F7"/>
    <w:rPr>
      <w:rFonts w:asciiTheme="majorHAnsi" w:eastAsiaTheme="majorEastAsia" w:hAnsiTheme="majorHAnsi" w:cstheme="majorBidi"/>
      <w:b/>
      <w:bCs/>
      <w:color w:val="7C250D" w:themeColor="accent1" w:themeShade="BF"/>
      <w:sz w:val="28"/>
      <w:szCs w:val="28"/>
    </w:rPr>
  </w:style>
  <w:style w:type="character" w:customStyle="1" w:styleId="Heading4Char">
    <w:name w:val="Heading 4 Char"/>
    <w:basedOn w:val="DefaultParagraphFont"/>
    <w:link w:val="Heading4"/>
    <w:uiPriority w:val="9"/>
    <w:rsid w:val="00CA4FFC"/>
    <w:rPr>
      <w:rFonts w:asciiTheme="majorHAnsi" w:eastAsiaTheme="majorEastAsia" w:hAnsiTheme="majorHAnsi" w:cstheme="majorBidi"/>
      <w:b/>
      <w:bCs/>
      <w:i/>
      <w:iCs/>
      <w:color w:val="A63212"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_rels/theme1.xml.rels><?xml version="1.0" encoding="UTF-8" standalone="yes"?>
<Relationships xmlns="http://schemas.openxmlformats.org/package/2006/relationships"><Relationship Id="rId2" Type="http://schemas.openxmlformats.org/officeDocument/2006/relationships/image" Target="../media/image2.jpeg"/><Relationship Id="rId1" Type="http://schemas.openxmlformats.org/officeDocument/2006/relationships/image" Target="../media/image1.jpeg"/></Relationships>
</file>

<file path=word/theme/theme1.xml><?xml version="1.0" encoding="utf-8"?>
<a:theme xmlns:a="http://schemas.openxmlformats.org/drawingml/2006/main" name="Sketchbook">
  <a:themeElements>
    <a:clrScheme name="Sketchbook">
      <a:dk1>
        <a:sysClr val="windowText" lastClr="000000"/>
      </a:dk1>
      <a:lt1>
        <a:sysClr val="window" lastClr="FFFFFF"/>
      </a:lt1>
      <a:dk2>
        <a:srgbClr val="4C1304"/>
      </a:dk2>
      <a:lt2>
        <a:srgbClr val="FFFEE6"/>
      </a:lt2>
      <a:accent1>
        <a:srgbClr val="A63212"/>
      </a:accent1>
      <a:accent2>
        <a:srgbClr val="E68230"/>
      </a:accent2>
      <a:accent3>
        <a:srgbClr val="9BB05E"/>
      </a:accent3>
      <a:accent4>
        <a:srgbClr val="6B9BC7"/>
      </a:accent4>
      <a:accent5>
        <a:srgbClr val="4E66B2"/>
      </a:accent5>
      <a:accent6>
        <a:srgbClr val="8976AC"/>
      </a:accent6>
      <a:hlink>
        <a:srgbClr val="942408"/>
      </a:hlink>
      <a:folHlink>
        <a:srgbClr val="B34F17"/>
      </a:folHlink>
    </a:clrScheme>
    <a:fontScheme name="Sketchbook">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HG明朝B"/>
        <a:font script="Hang" typeface="맑은 고딕"/>
        <a:font script="Hans" typeface="黑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Sketchbook">
      <a:fillStyleLst>
        <a:solidFill>
          <a:schemeClr val="phClr"/>
        </a:solidFill>
        <a:gradFill rotWithShape="1">
          <a:gsLst>
            <a:gs pos="0">
              <a:schemeClr val="phClr">
                <a:tint val="10000"/>
                <a:alpha val="94000"/>
                <a:satMod val="120000"/>
                <a:lumMod val="110000"/>
              </a:schemeClr>
            </a:gs>
            <a:gs pos="100000">
              <a:schemeClr val="phClr">
                <a:tint val="80000"/>
                <a:shade val="100000"/>
                <a:satMod val="140000"/>
                <a:lumMod val="120000"/>
              </a:schemeClr>
            </a:gs>
          </a:gsLst>
          <a:lin ang="5400000" scaled="0"/>
        </a:gradFill>
        <a:gradFill rotWithShape="1">
          <a:gsLst>
            <a:gs pos="0">
              <a:schemeClr val="phClr">
                <a:tint val="100000"/>
                <a:shade val="100000"/>
                <a:satMod val="100000"/>
                <a:lumMod val="90000"/>
              </a:schemeClr>
            </a:gs>
            <a:gs pos="100000">
              <a:schemeClr val="phClr">
                <a:tint val="95000"/>
                <a:shade val="100000"/>
                <a:satMod val="110000"/>
                <a:lumMod val="105000"/>
              </a:schemeClr>
            </a:gs>
          </a:gsLst>
          <a:path path="circle">
            <a:fillToRect l="40000" t="100000" r="40000" b="100000"/>
          </a:path>
        </a:gradFill>
      </a:fillStyleLst>
      <a:lnStyleLst>
        <a:ln w="9525" cap="flat" cmpd="sng" algn="ctr">
          <a:solidFill>
            <a:schemeClr val="phClr"/>
          </a:solidFill>
          <a:prstDash val="solid"/>
        </a:ln>
        <a:ln w="19050" cap="flat" cmpd="sng" algn="ctr">
          <a:solidFill>
            <a:schemeClr val="phClr">
              <a:shade val="90000"/>
            </a:schemeClr>
          </a:solidFill>
          <a:prstDash val="solid"/>
        </a:ln>
        <a:ln w="25400" cap="flat" cmpd="sng" algn="ctr">
          <a:solidFill>
            <a:schemeClr val="phClr"/>
          </a:solidFill>
          <a:prstDash val="solid"/>
        </a:ln>
      </a:lnStyleLst>
      <a:effectStyleLst>
        <a:effectStyle>
          <a:effectLst/>
        </a:effectStyle>
        <a:effectStyle>
          <a:effectLst>
            <a:outerShdw blurRad="50800" dist="12700" dir="5400000" rotWithShape="0">
              <a:srgbClr val="000000">
                <a:alpha val="37000"/>
              </a:srgbClr>
            </a:outerShdw>
          </a:effectLst>
        </a:effectStyle>
        <a:effectStyle>
          <a:effectLst>
            <a:outerShdw blurRad="50800" dist="25400" dir="5040000" rotWithShape="0">
              <a:srgbClr val="000000">
                <a:alpha val="44000"/>
              </a:srgbClr>
            </a:outerShdw>
          </a:effectLst>
          <a:scene3d>
            <a:camera prst="orthographicFront">
              <a:rot lat="0" lon="0" rev="0"/>
            </a:camera>
            <a:lightRig rig="threePt" dir="tl"/>
          </a:scene3d>
          <a:sp3d prstMaterial="dkEdge">
            <a:bevelT w="38100" h="25400" prst="coolSlant"/>
          </a:sp3d>
        </a:effectStyle>
      </a:effectStyleLst>
      <a:bgFillStyleLst>
        <a:solidFill>
          <a:schemeClr val="phClr"/>
        </a:solidFill>
        <a:blipFill rotWithShape="1">
          <a:blip xmlns:r="http://schemas.openxmlformats.org/officeDocument/2006/relationships" r:embed="rId1">
            <a:duotone>
              <a:schemeClr val="phClr">
                <a:shade val="55000"/>
                <a:lumMod val="90000"/>
              </a:schemeClr>
              <a:schemeClr val="phClr">
                <a:tint val="92000"/>
                <a:satMod val="120000"/>
                <a:lumMod val="103000"/>
              </a:schemeClr>
            </a:duotone>
          </a:blip>
          <a:stretch/>
        </a:blipFill>
        <a:blipFill rotWithShape="1">
          <a:blip xmlns:r="http://schemas.openxmlformats.org/officeDocument/2006/relationships" r:embed="rId2">
            <a:duotone>
              <a:schemeClr val="phClr">
                <a:shade val="96000"/>
              </a:schemeClr>
              <a:schemeClr val="phClr">
                <a:tint val="98000"/>
              </a:schemeClr>
            </a:duotone>
          </a:blip>
          <a:tile tx="0" ty="0" sx="50000" sy="50000" flip="none" algn="tl"/>
        </a:blip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Seventh Edition"/>
</file>

<file path=customXml/itemProps1.xml><?xml version="1.0" encoding="utf-8"?>
<ds:datastoreItem xmlns:ds="http://schemas.openxmlformats.org/officeDocument/2006/customXml" ds:itemID="{75BD0654-F7F4-4DCD-9A83-1E5E6F00FA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2</TotalTime>
  <Pages>6</Pages>
  <Words>11644</Words>
  <Characters>66374</Characters>
  <Application>Microsoft Office Word</Application>
  <DocSecurity>0</DocSecurity>
  <Lines>553</Lines>
  <Paragraphs>1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8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eter</dc:creator>
  <cp:lastModifiedBy>Peter</cp:lastModifiedBy>
  <cp:revision>30</cp:revision>
  <dcterms:created xsi:type="dcterms:W3CDTF">2013-10-16T04:36:00Z</dcterms:created>
  <dcterms:modified xsi:type="dcterms:W3CDTF">2013-10-23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2"&gt;&lt;session id="NwCsmCDG"/&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